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F3358" w14:textId="4F36E2DE" w:rsidR="009723B6" w:rsidRDefault="009723B6" w:rsidP="009B3110">
      <w:pPr>
        <w:rPr>
          <w:b/>
          <w:bCs/>
          <w:sz w:val="28"/>
          <w:szCs w:val="24"/>
        </w:rPr>
      </w:pPr>
      <w:r w:rsidRPr="007F2E46">
        <w:rPr>
          <w:b/>
          <w:bCs/>
          <w:sz w:val="28"/>
          <w:szCs w:val="24"/>
        </w:rPr>
        <w:t xml:space="preserve">Advancements in Malaria Vaccine: A </w:t>
      </w:r>
      <w:r w:rsidR="002C2FC7">
        <w:rPr>
          <w:b/>
          <w:bCs/>
          <w:sz w:val="28"/>
          <w:szCs w:val="24"/>
        </w:rPr>
        <w:t>Work in Progress for</w:t>
      </w:r>
      <w:r w:rsidRPr="007F2E46">
        <w:rPr>
          <w:b/>
          <w:bCs/>
          <w:sz w:val="28"/>
          <w:szCs w:val="24"/>
        </w:rPr>
        <w:t xml:space="preserve"> Eradicating a Global Threat</w:t>
      </w:r>
    </w:p>
    <w:p w14:paraId="6836351E" w14:textId="732A8B71" w:rsidR="00C95B91" w:rsidRPr="00C95B91" w:rsidRDefault="00C95B91" w:rsidP="00C95B91">
      <w:pPr>
        <w:rPr>
          <w:sz w:val="24"/>
          <w:szCs w:val="22"/>
        </w:rPr>
      </w:pPr>
      <w:proofErr w:type="spellStart"/>
      <w:r w:rsidRPr="00C95B91">
        <w:rPr>
          <w:sz w:val="24"/>
          <w:szCs w:val="22"/>
        </w:rPr>
        <w:t>Anirudha</w:t>
      </w:r>
      <w:proofErr w:type="spellEnd"/>
      <w:r w:rsidRPr="00C95B91">
        <w:rPr>
          <w:sz w:val="24"/>
          <w:szCs w:val="22"/>
        </w:rPr>
        <w:t xml:space="preserve"> K</w:t>
      </w:r>
      <w:r w:rsidR="00427846">
        <w:rPr>
          <w:sz w:val="24"/>
          <w:szCs w:val="22"/>
        </w:rPr>
        <w:t>umar</w:t>
      </w:r>
      <w:r w:rsidRPr="00C95B91">
        <w:rPr>
          <w:sz w:val="24"/>
          <w:szCs w:val="22"/>
        </w:rPr>
        <w:t xml:space="preserve"> Sahu</w:t>
      </w:r>
      <w:r w:rsidRPr="00C95B91">
        <w:rPr>
          <w:sz w:val="24"/>
          <w:szCs w:val="22"/>
          <w:vertAlign w:val="superscript"/>
        </w:rPr>
        <w:t>1</w:t>
      </w:r>
    </w:p>
    <w:p w14:paraId="712E6055" w14:textId="4C950D00" w:rsidR="00C95B91" w:rsidRDefault="00C95B91" w:rsidP="00C95B91">
      <w:pPr>
        <w:rPr>
          <w:sz w:val="24"/>
          <w:szCs w:val="22"/>
        </w:rPr>
      </w:pPr>
      <w:r w:rsidRPr="00C95B91">
        <w:rPr>
          <w:sz w:val="24"/>
          <w:szCs w:val="22"/>
          <w:vertAlign w:val="superscript"/>
        </w:rPr>
        <w:t>1</w:t>
      </w:r>
      <w:r w:rsidRPr="00C95B91">
        <w:rPr>
          <w:sz w:val="24"/>
          <w:szCs w:val="22"/>
        </w:rPr>
        <w:t>Department of Biological Sciences, Birla Institute of Technology and Science (BITS), Pilani, Pilani Campus, Rajasthan 333031, India</w:t>
      </w:r>
    </w:p>
    <w:p w14:paraId="1BAF2F30" w14:textId="56602F51" w:rsidR="00F73E97" w:rsidRPr="007F2E46" w:rsidRDefault="00F73E97" w:rsidP="00F73E97">
      <w:pPr>
        <w:rPr>
          <w:b/>
          <w:bCs/>
        </w:rPr>
      </w:pPr>
      <w:r>
        <w:rPr>
          <w:b/>
          <w:bCs/>
        </w:rPr>
        <w:t>Abstract</w:t>
      </w:r>
    </w:p>
    <w:p w14:paraId="6E8C5B53" w14:textId="18785D3D" w:rsidR="00F73E97" w:rsidRPr="00270154" w:rsidRDefault="00270154" w:rsidP="00270154">
      <w:pPr>
        <w:jc w:val="both"/>
        <w:rPr>
          <w:sz w:val="24"/>
          <w:szCs w:val="22"/>
        </w:rPr>
      </w:pPr>
      <w:r>
        <w:t xml:space="preserve">Malaria is a </w:t>
      </w:r>
      <w:r w:rsidRPr="00DE19A8">
        <w:t>life-threatening</w:t>
      </w:r>
      <w:r>
        <w:t xml:space="preserve"> vector-transmissible</w:t>
      </w:r>
      <w:r w:rsidRPr="00DE19A8">
        <w:t xml:space="preserve"> infectious disease caused by </w:t>
      </w:r>
      <w:r w:rsidRPr="005D3855">
        <w:rPr>
          <w:i/>
          <w:iCs/>
        </w:rPr>
        <w:t>Plasmodium</w:t>
      </w:r>
      <w:r>
        <w:t xml:space="preserve"> and transmitted via </w:t>
      </w:r>
      <w:r w:rsidRPr="00DE19A8">
        <w:t xml:space="preserve">female </w:t>
      </w:r>
      <w:r w:rsidRPr="00270154">
        <w:rPr>
          <w:i/>
          <w:iCs/>
        </w:rPr>
        <w:t>Anopheles</w:t>
      </w:r>
      <w:r w:rsidRPr="00DE19A8">
        <w:t xml:space="preserve"> mosquitoe</w:t>
      </w:r>
      <w:r>
        <w:t>s. Based on WHO (World Health Organization) nearly half of the world's population was at risk of malaria in 2021 affecting 247 million people and killing 6,19,000 of them.</w:t>
      </w:r>
      <w:r w:rsidR="008F45D4">
        <w:t xml:space="preserve"> The disease has sustained in our society without a substantial solution for at least more than 30 years. The major difficulties to develop a vaccine against Malaria are parasite’s extremely complicated life cycle, biology and genome in addition to the parasite’s evasion from the human immune system and the absence of sterile immunity </w:t>
      </w:r>
      <w:r w:rsidR="005522D2">
        <w:t>in the human population</w:t>
      </w:r>
      <w:r w:rsidR="008F45D4">
        <w:t>.</w:t>
      </w:r>
      <w:r w:rsidR="009C3C61">
        <w:t xml:space="preserve"> Few other hurdles for the development of a successful malaria vaccine are high parasite burden, cost, accessibility, vaccine safety regulations and research funding. </w:t>
      </w:r>
      <w:r w:rsidR="009B46F5" w:rsidRPr="00CC7906">
        <w:t xml:space="preserve">Based </w:t>
      </w:r>
      <w:r w:rsidR="009B46F5">
        <w:t xml:space="preserve">on the studies conducted till date besides designing whole parasite vaccines a lot of different </w:t>
      </w:r>
      <w:r w:rsidR="009B46F5" w:rsidRPr="00CC7906">
        <w:rPr>
          <w:i/>
          <w:iCs/>
        </w:rPr>
        <w:t>Plasmodium</w:t>
      </w:r>
      <w:r w:rsidR="009B46F5">
        <w:t xml:space="preserve"> antigens have been targeted for vaccine development depending upon the final efficacy of the vaccine, earliness of the stage, diversity of the antigen </w:t>
      </w:r>
      <w:r w:rsidR="000162AA">
        <w:t>etc.</w:t>
      </w:r>
      <w:r w:rsidR="009B46F5">
        <w:t xml:space="preserve"> </w:t>
      </w:r>
      <w:r w:rsidR="000162AA">
        <w:t>The first Malaria vaccine</w:t>
      </w:r>
      <w:r w:rsidR="00F70021">
        <w:t xml:space="preserve"> approved by WHO </w:t>
      </w:r>
      <w:r w:rsidR="000162AA">
        <w:t>was</w:t>
      </w:r>
      <w:r w:rsidR="00F70021">
        <w:t xml:space="preserve"> </w:t>
      </w:r>
      <w:r w:rsidR="00F70021" w:rsidRPr="00DC6B81">
        <w:t>RTS,S/AS01</w:t>
      </w:r>
      <w:r w:rsidR="00F70021">
        <w:t xml:space="preserve"> (</w:t>
      </w:r>
      <w:proofErr w:type="spellStart"/>
      <w:r w:rsidR="00F70021" w:rsidRPr="00DC6B81">
        <w:t>Mosquirix</w:t>
      </w:r>
      <w:proofErr w:type="spellEnd"/>
      <w:r w:rsidR="00F70021" w:rsidRPr="00DC6B81">
        <w:t>™</w:t>
      </w:r>
      <w:r w:rsidR="00F70021">
        <w:t>) in the year 2021 which was</w:t>
      </w:r>
      <w:r w:rsidR="000162AA">
        <w:t xml:space="preserve"> developed</w:t>
      </w:r>
      <w:r w:rsidR="00F70021">
        <w:t xml:space="preserve"> together</w:t>
      </w:r>
      <w:r w:rsidR="000162AA">
        <w:t xml:space="preserve"> by</w:t>
      </w:r>
      <w:r w:rsidR="000162AA" w:rsidRPr="00836448">
        <w:t xml:space="preserve"> GlaxoSmithKline (GSK) and the PATH Malaria Vaccine Initiative (MVI)</w:t>
      </w:r>
      <w:r w:rsidR="000162AA">
        <w:t xml:space="preserve">. </w:t>
      </w:r>
      <w:r w:rsidR="00EB05DD">
        <w:t>The chapter briefly highlights the encumbrance in the path of Malaria vaccine development</w:t>
      </w:r>
      <w:r w:rsidR="00766620">
        <w:t xml:space="preserve"> and</w:t>
      </w:r>
      <w:r w:rsidR="00EB05DD">
        <w:t xml:space="preserve"> the classification of </w:t>
      </w:r>
      <w:r w:rsidR="00DC0D92">
        <w:t xml:space="preserve">the </w:t>
      </w:r>
      <w:r w:rsidR="00EB05DD">
        <w:t xml:space="preserve">candidate vaccines </w:t>
      </w:r>
      <w:r w:rsidR="00766620">
        <w:t xml:space="preserve">with their positives and negatives. </w:t>
      </w:r>
      <w:r w:rsidR="00766620" w:rsidRPr="001C7822">
        <w:t>While challenges persist in vaccine design, production, and distribution, the progress made in recent years instills hope and optimism for a malaria-free future.</w:t>
      </w:r>
    </w:p>
    <w:p w14:paraId="78B22E09" w14:textId="2A45E647" w:rsidR="009B3110" w:rsidRPr="007F2E46" w:rsidRDefault="009B3110" w:rsidP="009B3110">
      <w:pPr>
        <w:rPr>
          <w:b/>
          <w:bCs/>
        </w:rPr>
      </w:pPr>
      <w:r w:rsidRPr="007F2E46">
        <w:rPr>
          <w:b/>
          <w:bCs/>
        </w:rPr>
        <w:t>Introduction</w:t>
      </w:r>
    </w:p>
    <w:p w14:paraId="00E43525" w14:textId="7A0AE055" w:rsidR="009B3110" w:rsidRDefault="00DE19A8" w:rsidP="003D2177">
      <w:pPr>
        <w:jc w:val="both"/>
      </w:pPr>
      <w:r>
        <w:t xml:space="preserve">Malaria is a </w:t>
      </w:r>
      <w:r w:rsidRPr="00DE19A8">
        <w:t>life-threatening</w:t>
      </w:r>
      <w:r w:rsidR="00A50DD0">
        <w:t xml:space="preserve"> vector</w:t>
      </w:r>
      <w:r w:rsidR="00DF64DE">
        <w:t>-</w:t>
      </w:r>
      <w:r w:rsidR="00A50DD0">
        <w:t>transmissible</w:t>
      </w:r>
      <w:r w:rsidRPr="00DE19A8">
        <w:t xml:space="preserve"> infectious disease caused by </w:t>
      </w:r>
      <w:r w:rsidRPr="005D3855">
        <w:rPr>
          <w:i/>
          <w:iCs/>
        </w:rPr>
        <w:t>Plasmodium</w:t>
      </w:r>
      <w:r w:rsidRPr="00DE19A8">
        <w:t xml:space="preserve"> </w:t>
      </w:r>
      <w:r w:rsidR="00A50DD0">
        <w:t>and</w:t>
      </w:r>
      <w:r w:rsidRPr="00DE19A8">
        <w:t xml:space="preserve"> primarily transmitted </w:t>
      </w:r>
      <w:r w:rsidR="00A50DD0">
        <w:t>via</w:t>
      </w:r>
      <w:r w:rsidRPr="00DE19A8">
        <w:t xml:space="preserve"> bites of infected female Anopheles mosquitoes</w:t>
      </w:r>
      <w:r w:rsidR="00F026F2">
        <w:t xml:space="preserve"> </w:t>
      </w:r>
      <w:r w:rsidR="00F026F2">
        <w:fldChar w:fldCharType="begin" w:fldLock="1"/>
      </w:r>
      <w:r w:rsidR="00B41938">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F026F2">
        <w:fldChar w:fldCharType="separate"/>
      </w:r>
      <w:r w:rsidR="00F026F2" w:rsidRPr="00F026F2">
        <w:rPr>
          <w:noProof/>
        </w:rPr>
        <w:t>[1]</w:t>
      </w:r>
      <w:r w:rsidR="00F026F2">
        <w:fldChar w:fldCharType="end"/>
      </w:r>
      <w:r w:rsidRPr="00DE19A8">
        <w:t xml:space="preserve">. </w:t>
      </w:r>
      <w:r w:rsidR="001106A6">
        <w:t>It</w:t>
      </w:r>
      <w:r w:rsidRPr="00DE19A8">
        <w:t xml:space="preserve"> is prevalent in tropical and subtropical regions, particularly in sub-Saharan Africa, but also occurs in parts of Asia, Latin America, and the Middle East</w:t>
      </w:r>
      <w:r w:rsidR="005B2B3C">
        <w:t xml:space="preserve"> </w:t>
      </w:r>
      <w:r w:rsidR="005B2B3C">
        <w:fldChar w:fldCharType="begin" w:fldLock="1"/>
      </w:r>
      <w:r w:rsidR="001F44BD">
        <w:instrText>ADDIN CSL_CITATION {"citationItems":[{"id":"ITEM-1","itemData":{"URL":"https://www.who.int/news-room/questions-and-answers/item/malaria?gclid=Cj0KCQjw9MCnBhCYARIsAB1WQVVGZ-FvyjbubTQdQdrQMsZzIphWGUXxBx_ZCdS3-ACkG-aFw8SCQhIaApJ6EALw_wcB","accessed":{"date-parts":[["2023","8","31"]]},"author":[{"dropping-particle":"","family":"Anonymous","given":"","non-dropping-particle":"","parse-names":false,"suffix":""}],"container-title":"World Health Organization","id":"ITEM-1","issued":{"date-parts":[["2023"]]},"title":"World Health Organization : Malaria Q&amp;A","type":"webpage"},"uris":["http://www.mendeley.com/documents/?uuid=215b72af-3231-46d8-8b5a-ae5e4becc633"]}],"mendeley":{"formattedCitation":"[2]","plainTextFormattedCitation":"[2]","previouslyFormattedCitation":"[2]"},"properties":{"noteIndex":0},"schema":"https://github.com/citation-style-language/schema/raw/master/csl-citation.json"}</w:instrText>
      </w:r>
      <w:r w:rsidR="005B2B3C">
        <w:fldChar w:fldCharType="separate"/>
      </w:r>
      <w:r w:rsidR="00F026F2" w:rsidRPr="00F026F2">
        <w:rPr>
          <w:noProof/>
        </w:rPr>
        <w:t>[2]</w:t>
      </w:r>
      <w:r w:rsidR="005B2B3C">
        <w:fldChar w:fldCharType="end"/>
      </w:r>
      <w:r w:rsidRPr="00DE19A8">
        <w:t>.</w:t>
      </w:r>
      <w:r w:rsidR="003D2177" w:rsidRPr="003D2177">
        <w:t xml:space="preserve"> </w:t>
      </w:r>
      <w:r w:rsidR="003D2177" w:rsidRPr="003D2177">
        <w:rPr>
          <w:i/>
          <w:iCs/>
        </w:rPr>
        <w:t>Plasmodium vivax</w:t>
      </w:r>
      <w:r w:rsidR="003D2177">
        <w:t xml:space="preserve">, </w:t>
      </w:r>
      <w:r w:rsidR="00CE47A3" w:rsidRPr="003D2177">
        <w:rPr>
          <w:i/>
          <w:iCs/>
        </w:rPr>
        <w:t>Plasmodium malariae</w:t>
      </w:r>
      <w:r w:rsidR="00CE47A3">
        <w:t xml:space="preserve">, </w:t>
      </w:r>
      <w:r w:rsidR="003D2177" w:rsidRPr="003D2177">
        <w:rPr>
          <w:i/>
          <w:iCs/>
        </w:rPr>
        <w:t>Plasmodium falciparum</w:t>
      </w:r>
      <w:r w:rsidR="003D2177">
        <w:t xml:space="preserve">, and </w:t>
      </w:r>
      <w:r w:rsidR="003D2177" w:rsidRPr="003D2177">
        <w:rPr>
          <w:i/>
          <w:iCs/>
        </w:rPr>
        <w:t>Plasmodium ovale</w:t>
      </w:r>
      <w:r w:rsidR="003D2177">
        <w:t xml:space="preserve"> are among the species commonly</w:t>
      </w:r>
      <w:r w:rsidR="00CE47A3">
        <w:t xml:space="preserve"> known to</w:t>
      </w:r>
      <w:r w:rsidR="003D2177">
        <w:t xml:space="preserve"> affect humans. </w:t>
      </w:r>
      <w:r w:rsidR="003D2177" w:rsidRPr="003D2177">
        <w:rPr>
          <w:i/>
          <w:iCs/>
        </w:rPr>
        <w:t>P. falciparum</w:t>
      </w:r>
      <w:r w:rsidR="003D2177">
        <w:t xml:space="preserve"> is responsible for the most severe forms of disease and death and is more prevalent in Africa. The second most common species is </w:t>
      </w:r>
      <w:r w:rsidR="003D2177" w:rsidRPr="003D2177">
        <w:rPr>
          <w:i/>
          <w:iCs/>
        </w:rPr>
        <w:t>P. vivax</w:t>
      </w:r>
      <w:r w:rsidR="003D2177">
        <w:t>, found in</w:t>
      </w:r>
      <w:r w:rsidR="00CE47A3">
        <w:t xml:space="preserve"> South and Central America, </w:t>
      </w:r>
      <w:r w:rsidR="003D2177">
        <w:t xml:space="preserve"> South and Southeast Asia, and some countries in </w:t>
      </w:r>
      <w:r w:rsidR="00CE47A3">
        <w:t xml:space="preserve">North Africa  and </w:t>
      </w:r>
      <w:r w:rsidR="003D2177">
        <w:t>Europe</w:t>
      </w:r>
      <w:r w:rsidR="008619B2">
        <w:t xml:space="preserve"> </w:t>
      </w:r>
      <w:r w:rsidR="008619B2">
        <w:fldChar w:fldCharType="begin" w:fldLock="1"/>
      </w:r>
      <w:r w:rsidR="00B41938">
        <w:instrText>ADDIN CSL_CITATION {"citationItems":[{"id":"ITEM-1","itemData":{"DOI":"10.3390/pathogens12020247","ISSN":"20760817","PMID":"36839519","abstract":"Malaria is a parasitic infection that is a great public health concern and is responsible for high mortality rates worldwide. Different strategies have been employed to improve disease control, demonstrating the ineffectiveness of controlling vectors, and parasite resistance to antimalarial drugs requires the development of an effective preventive vaccine. There are countless challenges to the development of such a vaccine directly related to the parasite’s complex life cycle. After more than four decades of basic research and clinical trials, the World Health Organization (WHO) has recommended the pre-erythrocytic Plasmodium falciparum (RTS, S) malaria vaccine for widespread use among children living in malaria-endemic areas. However, there is a consensus that major improvements are needed to develop a vaccine with a greater epidemiological impact in endemic areas. This review discusses novel strategies for malaria vaccine design taking the target stages within the parasite cycle into account. The design of the multi-component vaccine shows considerable potential, especially as it involves transmission-blocking vaccines (TBVs) that eliminate the parasite’s replication towards sporozoite stage parasites during a blood meal of female anopheline mosquitoes. Significant improvements have been made but additional efforts to achieve an efficient vaccine are required to improve control measures. Different strategies have been employed, thus demonstrating the ineffectiveness in controlling vectors, and parasite resistance to antimalarial drugs requires the development of a preventive vaccine. Despite having a vaccine in an advanced stage of development, such as the RTS, S malaria vaccine, the search for an effective vaccine against malaria is far from over. This review discusses novel strategies for malaria vaccine design taking into account the target stages within the parasite’s life cycle.","author":[{"dropping-particle":"","family":"Mariano","given":"Reysla Maria da Silveira","non-dropping-particle":"","parse-names":false,"suffix":""},{"dropping-particle":"","family":"Gonçalves","given":"Ana Alice Maia","non-dropping-particle":"","parse-names":false,"suffix":""},{"dropping-particle":"de","family":"Oliveira","given":"Diana Souza","non-dropping-particle":"","parse-names":false,"suffix":""},{"dropping-particle":"","family":"Ribeiro","given":"Helen Silva","non-dropping-particle":"","parse-names":false,"suffix":""},{"dropping-particle":"","family":"Pereira","given":"Diogo Fonseca Soares","non-dropping-particle":"","parse-names":false,"suffix":""},{"dropping-particle":"","family":"Santos","given":"Ingrid Soares","non-dropping-particle":"","parse-names":false,"suffix":""},{"dropping-particle":"","family":"Lair","given":"Daniel Ferreira","non-dropping-particle":"","parse-names":false,"suffix":""},{"dropping-particle":"da","family":"Silva","given":"Augusto Ventura","non-dropping-particle":"","parse-names":false,"suffix":""},{"dropping-particle":"","family":"Galdino","given":"Alexsandro Sobreira","non-dropping-particle":"","parse-names":false,"suffix":""},{"dropping-particle":"","family":"Chávez-Fumagalli","given":"Miguel Angel","non-dropping-particle":"","parse-names":false,"suffix":""},{"dropping-particle":"da","family":"Silveira-Lemos","given":"Denise","non-dropping-particle":"","parse-names":false,"suffix":""},{"dropping-particle":"","family":"Dutra","given":"Walderez Ornelas","non-dropping-particle":"","parse-names":false,"suffix":""},{"dropping-particle":"","family":"Giunchetti","given":"Rodolfo Cordeiro","non-dropping-particle":"","parse-names":false,"suffix":""}],"container-title":"Pathogens","id":"ITEM-1","issue":"2","issued":{"date-parts":[["2023"]]},"title":"A Review of Major Patents on Potential Malaria Vaccine Targets","type":"article-journal","volume":"12"},"uris":["http://www.mendeley.com/documents/?uuid=dd60bf69-be9c-453f-8a65-a7f8d56aad1a"]}],"mendeley":{"formattedCitation":"[3]","plainTextFormattedCitation":"[3]","previouslyFormattedCitation":"[3]"},"properties":{"noteIndex":0},"schema":"https://github.com/citation-style-language/schema/raw/master/csl-citation.json"}</w:instrText>
      </w:r>
      <w:r w:rsidR="008619B2">
        <w:fldChar w:fldCharType="separate"/>
      </w:r>
      <w:r w:rsidR="00F026F2" w:rsidRPr="00F026F2">
        <w:rPr>
          <w:noProof/>
        </w:rPr>
        <w:t>[3]</w:t>
      </w:r>
      <w:r w:rsidR="008619B2">
        <w:fldChar w:fldCharType="end"/>
      </w:r>
      <w:r w:rsidR="003D2177">
        <w:t>.</w:t>
      </w:r>
      <w:r>
        <w:t xml:space="preserve"> </w:t>
      </w:r>
      <w:r w:rsidR="00F1369D">
        <w:t>Based on WHO (World Health Organization) nearly half of the world's population was at risk of malaria</w:t>
      </w:r>
      <w:r w:rsidR="00464918">
        <w:t xml:space="preserve"> in 2021</w:t>
      </w:r>
      <w:r w:rsidR="00F1369D">
        <w:t xml:space="preserve">. </w:t>
      </w:r>
      <w:r w:rsidR="00C817BC">
        <w:t xml:space="preserve">The disease affected </w:t>
      </w:r>
      <w:r w:rsidR="00F1369D">
        <w:t xml:space="preserve">247 million </w:t>
      </w:r>
      <w:r w:rsidR="00C817BC">
        <w:t>people</w:t>
      </w:r>
      <w:r w:rsidR="00F1369D">
        <w:t xml:space="preserve"> </w:t>
      </w:r>
      <w:r w:rsidR="00C817BC">
        <w:t>killing</w:t>
      </w:r>
      <w:r w:rsidR="00A877E7">
        <w:t xml:space="preserve"> 6,19,000 </w:t>
      </w:r>
      <w:r w:rsidR="00C817BC">
        <w:t>of them as reported the same year</w:t>
      </w:r>
      <w:r w:rsidR="00F1369D">
        <w:t xml:space="preserve">. The African </w:t>
      </w:r>
      <w:r w:rsidR="00960D1D">
        <w:t>r</w:t>
      </w:r>
      <w:r w:rsidR="00F1369D">
        <w:t xml:space="preserve">egion carries a </w:t>
      </w:r>
      <w:r w:rsidR="00A438DC">
        <w:t>d</w:t>
      </w:r>
      <w:r w:rsidR="00A438DC" w:rsidRPr="00A438DC">
        <w:t xml:space="preserve">isproportionally </w:t>
      </w:r>
      <w:r w:rsidR="00F1369D">
        <w:t xml:space="preserve">high share of the global malaria burden. In 2021, the </w:t>
      </w:r>
      <w:r w:rsidR="00A438DC">
        <w:t>r</w:t>
      </w:r>
      <w:r w:rsidR="00F1369D">
        <w:t xml:space="preserve">egion </w:t>
      </w:r>
      <w:r w:rsidR="001106A6">
        <w:t>housed</w:t>
      </w:r>
      <w:r w:rsidR="00F1369D">
        <w:t xml:space="preserve"> 95% of malaria cases and 96% of malaria deaths. </w:t>
      </w:r>
      <w:r w:rsidR="006A537D">
        <w:t>Among them c</w:t>
      </w:r>
      <w:r w:rsidR="00F1369D">
        <w:t xml:space="preserve">hildren </w:t>
      </w:r>
      <w:r w:rsidR="006A537D">
        <w:t>&lt;</w:t>
      </w:r>
      <w:r w:rsidR="00F1369D">
        <w:t xml:space="preserve"> 5</w:t>
      </w:r>
      <w:r w:rsidR="006A537D">
        <w:t xml:space="preserve"> years</w:t>
      </w:r>
      <w:r w:rsidR="00F1369D">
        <w:t xml:space="preserve"> accounted for about 80%</w:t>
      </w:r>
      <w:r w:rsidR="006A537D">
        <w:t xml:space="preserve"> which is heart breaking</w:t>
      </w:r>
      <w:r w:rsidR="002C51CA">
        <w:t xml:space="preserve"> </w:t>
      </w:r>
      <w:r w:rsidR="00DB64D2">
        <w:fldChar w:fldCharType="begin" w:fldLock="1"/>
      </w:r>
      <w:r w:rsidR="001F44BD">
        <w:instrText>ADDIN CSL_CITATION {"citationItems":[{"id":"ITEM-1","itemData":{"URL":"https://www.who.int/news-room/questions-and-answers/item/malaria?gclid=Cj0KCQjw9MCnBhCYARIsAB1WQVVGZ-FvyjbubTQdQdrQMsZzIphWGUXxBx_ZCdS3-ACkG-aFw8SCQhIaApJ6EALw_wcB","accessed":{"date-parts":[["2023","8","31"]]},"author":[{"dropping-particle":"","family":"Anonymous","given":"","non-dropping-particle":"","parse-names":false,"suffix":""}],"container-title":"World Health Organization","id":"ITEM-1","issued":{"date-parts":[["2023"]]},"title":"World Health Organization : Malaria Q&amp;A","type":"webpage"},"uris":["http://www.mendeley.com/documents/?uuid=215b72af-3231-46d8-8b5a-ae5e4becc633"]}],"mendeley":{"formattedCitation":"[2]","plainTextFormattedCitation":"[2]","previouslyFormattedCitation":"[2]"},"properties":{"noteIndex":0},"schema":"https://github.com/citation-style-language/schema/raw/master/csl-citation.json"}</w:instrText>
      </w:r>
      <w:r w:rsidR="00DB64D2">
        <w:fldChar w:fldCharType="separate"/>
      </w:r>
      <w:r w:rsidR="00F026F2" w:rsidRPr="00F026F2">
        <w:rPr>
          <w:noProof/>
        </w:rPr>
        <w:t>[2]</w:t>
      </w:r>
      <w:r w:rsidR="00DB64D2">
        <w:fldChar w:fldCharType="end"/>
      </w:r>
      <w:r w:rsidR="00F1369D">
        <w:t>.</w:t>
      </w:r>
      <w:r w:rsidR="00B04FD0">
        <w:t xml:space="preserve"> In the past, </w:t>
      </w:r>
      <w:r w:rsidR="00DC6B81">
        <w:t>there has been several attempts to design a vaccine against malaria but due to several</w:t>
      </w:r>
      <w:r w:rsidR="008806F0">
        <w:t xml:space="preserve"> miscellaneous</w:t>
      </w:r>
      <w:r w:rsidR="00DC6B81">
        <w:t xml:space="preserve"> factors it took a very long time to finally extradite </w:t>
      </w:r>
      <w:bookmarkStart w:id="0" w:name="_Hlk141736516"/>
      <w:r w:rsidR="00DC6B81">
        <w:t xml:space="preserve">the first malaria vaccine </w:t>
      </w:r>
      <w:r w:rsidR="00DC6B81" w:rsidRPr="00DC6B81">
        <w:t>RTS,S/AS01</w:t>
      </w:r>
      <w:r w:rsidR="00DC6B81">
        <w:t xml:space="preserve"> as </w:t>
      </w:r>
      <w:proofErr w:type="spellStart"/>
      <w:r w:rsidR="00DC6B81" w:rsidRPr="00DC6B81">
        <w:t>Mosquirix</w:t>
      </w:r>
      <w:proofErr w:type="spellEnd"/>
      <w:r w:rsidR="00DC6B81" w:rsidRPr="00DC6B81">
        <w:t>™</w:t>
      </w:r>
      <w:r w:rsidR="006A537D">
        <w:t xml:space="preserve"> </w:t>
      </w:r>
      <w:r w:rsidR="00836448">
        <w:t>by</w:t>
      </w:r>
      <w:r w:rsidR="00836448" w:rsidRPr="00836448">
        <w:t xml:space="preserve"> GlaxoSmithKline (GSK) and the PATH Malaria Vaccine Initiative (MVI)</w:t>
      </w:r>
      <w:r w:rsidR="006A537D">
        <w:t xml:space="preserve"> together</w:t>
      </w:r>
      <w:r w:rsidR="00836448">
        <w:t xml:space="preserve"> </w:t>
      </w:r>
      <w:r w:rsidR="006A537D">
        <w:t>that</w:t>
      </w:r>
      <w:r w:rsidR="00836448">
        <w:t xml:space="preserve"> </w:t>
      </w:r>
      <w:r w:rsidR="00791E3A">
        <w:t>got</w:t>
      </w:r>
      <w:r w:rsidR="00DC6B81">
        <w:t xml:space="preserve"> approved by WHO in</w:t>
      </w:r>
      <w:r w:rsidR="00791E3A">
        <w:t xml:space="preserve"> the year</w:t>
      </w:r>
      <w:r w:rsidR="00DC6B81">
        <w:t xml:space="preserve"> 2021</w:t>
      </w:r>
      <w:r w:rsidR="00DB64D2">
        <w:fldChar w:fldCharType="begin" w:fldLock="1"/>
      </w:r>
      <w:r w:rsidR="00B41938">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DB64D2">
        <w:fldChar w:fldCharType="separate"/>
      </w:r>
      <w:r w:rsidR="00F026F2" w:rsidRPr="00F026F2">
        <w:rPr>
          <w:noProof/>
        </w:rPr>
        <w:t>[4]</w:t>
      </w:r>
      <w:r w:rsidR="00DB64D2">
        <w:fldChar w:fldCharType="end"/>
      </w:r>
      <w:r w:rsidR="00DC6B81">
        <w:t xml:space="preserve">. </w:t>
      </w:r>
    </w:p>
    <w:bookmarkEnd w:id="0"/>
    <w:p w14:paraId="1D8E9F35" w14:textId="77777777" w:rsidR="00F6375F" w:rsidRDefault="00F6375F" w:rsidP="00F6375F">
      <w:pPr>
        <w:rPr>
          <w:b/>
          <w:bCs/>
        </w:rPr>
      </w:pPr>
      <w:r>
        <w:rPr>
          <w:b/>
          <w:bCs/>
        </w:rPr>
        <w:t>Why did it take a long time to develop a Malaria Vaccine ?</w:t>
      </w:r>
    </w:p>
    <w:p w14:paraId="7294351E" w14:textId="75A120BD" w:rsidR="004B3A01" w:rsidRPr="00F6375F" w:rsidRDefault="00F6375F" w:rsidP="00F6375F">
      <w:pPr>
        <w:jc w:val="both"/>
        <w:rPr>
          <w:b/>
          <w:bCs/>
        </w:rPr>
      </w:pPr>
      <w:r w:rsidRPr="00F6375F">
        <w:lastRenderedPageBreak/>
        <w:t>Althoug</w:t>
      </w:r>
      <w:r>
        <w:t>h the challenges to develop a Malaria vaccine has been known for</w:t>
      </w:r>
      <w:r w:rsidR="00627ADE">
        <w:t xml:space="preserve"> at</w:t>
      </w:r>
      <w:r>
        <w:t xml:space="preserve"> least more than 30 years addressing them</w:t>
      </w:r>
      <w:r w:rsidR="00926F25">
        <w:t xml:space="preserve"> at the forefront</w:t>
      </w:r>
      <w:r>
        <w:t xml:space="preserve"> has been a very difficult task for the research community. The complications owe</w:t>
      </w:r>
      <w:r w:rsidR="004B3A01" w:rsidRPr="004B3A01">
        <w:t xml:space="preserve"> to several factors unique to the malaria parasite and the disease it causes.</w:t>
      </w:r>
      <w:r w:rsidR="00E21D5A">
        <w:t xml:space="preserve"> The ma</w:t>
      </w:r>
      <w:r w:rsidR="00CE47A3">
        <w:t>jor</w:t>
      </w:r>
      <w:r w:rsidR="00E21D5A">
        <w:t xml:space="preserve"> difficulties were the parasite’s (</w:t>
      </w:r>
      <w:r w:rsidR="00E21D5A" w:rsidRPr="00223115">
        <w:rPr>
          <w:i/>
          <w:iCs/>
        </w:rPr>
        <w:t>P. falciparum</w:t>
      </w:r>
      <w:r w:rsidR="00E21D5A">
        <w:t>) extremely comp</w:t>
      </w:r>
      <w:r w:rsidR="00CE47A3">
        <w:t>licated</w:t>
      </w:r>
      <w:r w:rsidR="00F323B2">
        <w:t xml:space="preserve"> life cycle, </w:t>
      </w:r>
      <w:r w:rsidR="00E21D5A">
        <w:t xml:space="preserve">biology and genome in addition to the parasite’s evasion </w:t>
      </w:r>
      <w:r w:rsidR="00AC3A5C">
        <w:t>from</w:t>
      </w:r>
      <w:r w:rsidR="00E21D5A">
        <w:t xml:space="preserve"> the human immune system</w:t>
      </w:r>
      <w:r w:rsidR="005B2B3C">
        <w:t xml:space="preserve"> </w:t>
      </w:r>
      <w:r w:rsidR="005B2B3C">
        <w:fldChar w:fldCharType="begin" w:fldLock="1"/>
      </w:r>
      <w:r w:rsidR="00B41938">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id":"ITEM-2","itemData":{"DOI":"10.3389/fimmu.2016.00463","ISSN":"16643224","abstract":"Parasites of the genus Plasmodium have a complex life cycle. They alternate between their final mosquito host and their intermediate hosts. The parasite can be either extra- or intracellular, depending on the stage of development. By modifying their shape, motility, and metabolic requirements, the parasite adapts to the different environments in their different hosts. The parasite has evolved to escape the multiple immune mechanisms in the host that try to block parasite development at the different stages of their development. In this article, we describe the mechanisms reported thus far that allow the Plasmodium parasite to evade innate and adaptive immune responses.","author":[{"dropping-particle":"","family":"Rénia","given":"Laurent","non-dropping-particle":"","parse-names":false,"suffix":""},{"dropping-particle":"","family":"Goh","given":"Yun Shan","non-dropping-particle":"","parse-names":false,"suffix":""}],"container-title":"Frontiers in Immunology","id":"ITEM-2","issue":"NOV","issued":{"date-parts":[["2016"]]},"page":"1-14","title":"Malaria parasites: The great escape","type":"article-journal","volume":"7"},"uris":["http://www.mendeley.com/documents/?uuid=f66fe426-ee90-4f50-83d1-13f11aff052b"]}],"mendeley":{"formattedCitation":"[4,5]","plainTextFormattedCitation":"[4,5]","previouslyFormattedCitation":"[4,5]"},"properties":{"noteIndex":0},"schema":"https://github.com/citation-style-language/schema/raw/master/csl-citation.json"}</w:instrText>
      </w:r>
      <w:r w:rsidR="005B2B3C">
        <w:fldChar w:fldCharType="separate"/>
      </w:r>
      <w:r w:rsidR="00F026F2" w:rsidRPr="00F026F2">
        <w:rPr>
          <w:noProof/>
        </w:rPr>
        <w:t>[4,5]</w:t>
      </w:r>
      <w:r w:rsidR="005B2B3C">
        <w:fldChar w:fldCharType="end"/>
      </w:r>
      <w:r w:rsidR="00E21D5A">
        <w:t xml:space="preserve"> and the absence of sterile immunity to the disease</w:t>
      </w:r>
      <w:r w:rsidR="005B2B3C">
        <w:t xml:space="preserve"> </w:t>
      </w:r>
      <w:r w:rsidR="005B2B3C">
        <w:fldChar w:fldCharType="begin" w:fldLock="1"/>
      </w:r>
      <w:r w:rsidR="00B41938">
        <w:instrText>ADDIN CSL_CITATION {"citationItems":[{"id":"ITEM-1","itemData":{"DOI":"10.1038/ni.f.205","ISSN":"15292908","PMID":"18563083","abstract":"Malaria is one of the main health problems facing developing countries today. At present, preventative and treatment strategies are continuously hampered by the issues of the ever-emerging parasite resistance to newly introduced drugs, considerable costs and logistical problems. The main hope for changing this situation would be the development of effective malaria vaccines. An important part of this process is understanding the mechanisms of naturally acquired immunity to malaria. This review will highlight key aspects of immunity to malaria, about which surprisingly little is known and which will prove critical in the search for effective malaria vaccines.","author":[{"dropping-particle":"","family":"Langhorne","given":"Jean","non-dropping-particle":"","parse-names":false,"suffix":""},{"dropping-particle":"","family":"Ndungu","given":"Francis M.","non-dropping-particle":"","parse-names":false,"suffix":""},{"dropping-particle":"","family":"Sponaas","given":"Anne Marit","non-dropping-particle":"","parse-names":false,"suffix":""},{"dropping-particle":"","family":"Marsh","given":"Kevin","non-dropping-particle":"","parse-names":false,"suffix":""}],"container-title":"Nature Immunology","id":"ITEM-1","issue":"7","issued":{"date-parts":[["2008"]]},"page":"725-732","title":"Immunity to malaria: More questions than answers","type":"article-journal","volume":"9"},"uris":["http://www.mendeley.com/documents/?uuid=f5067fa9-189d-48ff-92fc-f45dd30c8681"]}],"mendeley":{"formattedCitation":"[6]","plainTextFormattedCitation":"[6]","previouslyFormattedCitation":"[6]"},"properties":{"noteIndex":0},"schema":"https://github.com/citation-style-language/schema/raw/master/csl-citation.json"}</w:instrText>
      </w:r>
      <w:r w:rsidR="005B2B3C">
        <w:fldChar w:fldCharType="separate"/>
      </w:r>
      <w:r w:rsidR="00F026F2" w:rsidRPr="00F026F2">
        <w:rPr>
          <w:noProof/>
        </w:rPr>
        <w:t>[6]</w:t>
      </w:r>
      <w:r w:rsidR="005B2B3C">
        <w:fldChar w:fldCharType="end"/>
      </w:r>
      <w:r w:rsidR="00E21D5A">
        <w:t>.</w:t>
      </w:r>
      <w:r w:rsidR="004B3A01">
        <w:t xml:space="preserve"> In the current section we will be delving with each of them in detail.</w:t>
      </w:r>
      <w:r w:rsidR="00B33861">
        <w:t xml:space="preserve"> </w:t>
      </w:r>
    </w:p>
    <w:p w14:paraId="3A4472CF" w14:textId="0BF281EF" w:rsidR="003917DE" w:rsidRDefault="004B3A01" w:rsidP="003917DE">
      <w:pPr>
        <w:jc w:val="both"/>
      </w:pPr>
      <w:r>
        <w:t>1. Complex Life Cycle</w:t>
      </w:r>
      <w:r w:rsidR="003E463F">
        <w:t xml:space="preserve"> : </w:t>
      </w:r>
      <w:r w:rsidR="00C266A6">
        <w:t xml:space="preserve">In a layman’s language the parasite </w:t>
      </w:r>
      <w:r w:rsidR="00C266A6" w:rsidRPr="00C266A6">
        <w:rPr>
          <w:i/>
          <w:iCs/>
        </w:rPr>
        <w:t>Plasmodium</w:t>
      </w:r>
      <w:r w:rsidR="00AF7A9E">
        <w:rPr>
          <w:i/>
          <w:iCs/>
        </w:rPr>
        <w:t xml:space="preserve"> </w:t>
      </w:r>
      <w:r w:rsidR="00AF7A9E" w:rsidRPr="00AF7A9E">
        <w:t>completes its</w:t>
      </w:r>
      <w:r w:rsidR="00AF7A9E">
        <w:rPr>
          <w:i/>
          <w:iCs/>
        </w:rPr>
        <w:t xml:space="preserve"> </w:t>
      </w:r>
      <w:r w:rsidR="00AF7A9E">
        <w:t>life cycle in two different hosts (mosquitoes and humans) with</w:t>
      </w:r>
      <w:r w:rsidR="00492E21">
        <w:t xml:space="preserve"> broadly</w:t>
      </w:r>
      <w:r w:rsidR="00C266A6">
        <w:t xml:space="preserve"> three different stages</w:t>
      </w:r>
      <w:r w:rsidR="00AF7A9E">
        <w:t xml:space="preserve"> </w:t>
      </w:r>
      <w:r w:rsidR="00260FFB">
        <w:t>namely- t</w:t>
      </w:r>
      <w:r w:rsidR="00C266A6">
        <w:t>he mosquito sexual stage, the pre-erythrocytic stage and the asexual erythrocytic stage</w:t>
      </w:r>
      <w:r w:rsidR="00AF7A9E">
        <w:t xml:space="preserve">. </w:t>
      </w:r>
      <w:r w:rsidR="000F77BF">
        <w:t xml:space="preserve">The sporozoite form of the </w:t>
      </w:r>
      <w:r w:rsidR="000F77BF" w:rsidRPr="00B41938">
        <w:rPr>
          <w:i/>
          <w:iCs/>
        </w:rPr>
        <w:t>Plasmodium</w:t>
      </w:r>
      <w:r w:rsidR="000F77BF">
        <w:t xml:space="preserve"> </w:t>
      </w:r>
      <w:r w:rsidR="00FC4D90">
        <w:t>enter</w:t>
      </w:r>
      <w:r w:rsidR="000F77BF">
        <w:t xml:space="preserve"> the human blood stream when an infected Anopheles mosquito inserts its proboscis to suck blood from a healthy man. </w:t>
      </w:r>
      <w:r w:rsidR="009000CB">
        <w:t xml:space="preserve">Once the sporozoites </w:t>
      </w:r>
      <w:r w:rsidR="00C27089">
        <w:t>enter</w:t>
      </w:r>
      <w:r w:rsidR="00B33861">
        <w:t xml:space="preserve"> </w:t>
      </w:r>
      <w:r w:rsidR="009000CB">
        <w:t xml:space="preserve">the blood stream </w:t>
      </w:r>
      <w:r w:rsidR="00B33861">
        <w:t>they actively reach the peripheral vascular system and migrate to the liver where they replicate in hepatocytes, forming merozoites that are released into the bloodstream. Th</w:t>
      </w:r>
      <w:r w:rsidR="007B1424">
        <w:t>e step till the merozoites are released into the blood stream is</w:t>
      </w:r>
      <w:r w:rsidR="00B33861">
        <w:t xml:space="preserve"> called</w:t>
      </w:r>
      <w:r w:rsidR="0093537D">
        <w:t xml:space="preserve"> the</w:t>
      </w:r>
      <w:r w:rsidR="00B33861">
        <w:t xml:space="preserve"> pre-erythrocytic stage</w:t>
      </w:r>
      <w:r w:rsidR="00B41938">
        <w:t xml:space="preserve"> </w:t>
      </w:r>
      <w:r w:rsidR="00B41938">
        <w:fldChar w:fldCharType="begin" w:fldLock="1"/>
      </w:r>
      <w:r w:rsidR="009673E6">
        <w:instrText>ADDIN CSL_CITATION {"citationItems":[{"id":"ITEM-1","itemData":{"DOI":"10.1038/s41579-019-0306-2","ISSN":"17401534","PMID":"31919479","abstract":"Plasmodium spp. parasites are the causative agents of malaria in humans and animals, and they are exceptionally diverse in their morphology and life cycles. They grow and develop in a wide range of host environments, both within blood-feeding mosquitoes, their definitive hosts, and in vertebrates, which are intermediate hosts. This diversity is testament to their exceptional adaptability and poses a major challenge for developing effective strategies to reduce the disease burden and transmission. Following one asexual amplification cycle in the liver, parasites reach high burdens by rounds of asexual replication within red blood cells. A few of these blood-stage parasites make a developmental switch into the sexual stage (or gametocyte), which is essential for transmission. The bone marrow, in particular the haematopoietic niche (in rodents, also the spleen), is a major site of parasite growth and sexual development. This Review focuses on our current understanding of blood-stage parasite development and vascular and tissue sequestration, which is responsible for disease symptoms and complications, and when involving the bone marrow, provides a niche for asexual replication and gametocyte development. Understanding these processes provides an opportunity for novel therapies and interventions.","author":[{"dropping-particle":"","family":"Venugopal","given":"Kannan","non-dropping-particle":"","parse-names":false,"suffix":""},{"dropping-particle":"","family":"Hentzschel","given":"Franziska","non-dropping-particle":"","parse-names":false,"suffix":""},{"dropping-particle":"","family":"Valkiūnas","given":"Gediminas","non-dropping-particle":"","parse-names":false,"suffix":""},{"dropping-particle":"","family":"Marti","given":"Matthias","non-dropping-particle":"","parse-names":false,"suffix":""}],"container-title":"Nature Reviews Microbiology","id":"ITEM-1","issue":"3","issued":{"date-parts":[["2020"]]},"page":"177-189","title":"Plasmodium asexual growth and sexual development in the haematopoietic niche of the host","type":"article-journal","volume":"18"},"uris":["http://www.mendeley.com/documents/?uuid=920c6544-9bda-4531-922b-3cb5958342d6"]}],"mendeley":{"formattedCitation":"[7]","plainTextFormattedCitation":"[7]","previouslyFormattedCitation":"[7]"},"properties":{"noteIndex":0},"schema":"https://github.com/citation-style-language/schema/raw/master/csl-citation.json"}</w:instrText>
      </w:r>
      <w:r w:rsidR="00B41938">
        <w:fldChar w:fldCharType="separate"/>
      </w:r>
      <w:r w:rsidR="00B41938" w:rsidRPr="00B41938">
        <w:rPr>
          <w:noProof/>
        </w:rPr>
        <w:t>[7]</w:t>
      </w:r>
      <w:r w:rsidR="00B41938">
        <w:fldChar w:fldCharType="end"/>
      </w:r>
      <w:r w:rsidR="00B33861">
        <w:t xml:space="preserve">. </w:t>
      </w:r>
      <w:r w:rsidR="00AB2900">
        <w:t xml:space="preserve">Once the merozoites start infecting the red blood cells (RBCs) the erythrocytic stage starts. </w:t>
      </w:r>
      <w:r w:rsidR="0093537D">
        <w:t>The first batch of merozoites then develop through the ring, trophozoite, and schizont stages before forming new merozoites that are released at the exit of the schizonts and reinfect new RBCs</w:t>
      </w:r>
      <w:r w:rsidR="00840183">
        <w:t xml:space="preserve"> </w:t>
      </w:r>
      <w:r w:rsidR="00840183">
        <w:fldChar w:fldCharType="begin" w:fldLock="1"/>
      </w:r>
      <w:r w:rsidR="009673E6">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id":"ITEM-2","itemData":{"DOI":"10.1002/1873-3468.13772","ISSN":"18733468","PMID":"32181490","abstract":"The malaria parasite has for long been thought to escape host complement attack as a survival strategy. However, it was only recently that complement evasion mechanisms of the parasite were described. Simultaneously, the role of complement in antibody-mediated naturally acquired and vaccine-induced protection against malaria has also been reported. Such findings should be considered in future vaccine design, given the current need to develop more efficacious vaccines against malaria. Parasite antigens derived from molecules mediating functions crucial for parasite survival, such as complement evasion, or parasite antigens against which antibody responses lead to an efficient complement attack could present new candidates for vaccines. In this review, we discuss recent findings on complement evasion by the malaria parasites and the emerging role of complement in antibody-mediated protection against malaria. We emphasize that immune responses to vaccines based on complement inhibitors should not only induce complement-activating antibodies but also neutralize the escape mechanisms of the parasite.","author":[{"dropping-particle":"","family":"Kiyuka","given":"Patience Kerubo","non-dropping-particle":"","parse-names":false,"suffix":""},{"dropping-particle":"","family":"Meri","given":"Seppo","non-dropping-particle":"","parse-names":false,"suffix":""},{"dropping-particle":"","family":"Khattab","given":"Ayman","non-dropping-particle":"","parse-names":false,"suffix":""}],"container-title":"FEBS Letters","id":"ITEM-2","issue":"16","issued":{"date-parts":[["2020"]]},"page":"2502-2517","title":"Complement in malaria: immune evasion strategies and role in protective immunity","type":"article-journal","volume":"594"},"uris":["http://www.mendeley.com/documents/?uuid=00afc8e9-a60c-4be6-88e3-094df1033eed"]}],"mendeley":{"formattedCitation":"[1,8]","plainTextFormattedCitation":"[1,8]","previouslyFormattedCitation":"[1,8]"},"properties":{"noteIndex":0},"schema":"https://github.com/citation-style-language/schema/raw/master/csl-citation.json"}</w:instrText>
      </w:r>
      <w:r w:rsidR="00840183">
        <w:fldChar w:fldCharType="separate"/>
      </w:r>
      <w:r w:rsidR="00B41938" w:rsidRPr="00B41938">
        <w:rPr>
          <w:noProof/>
        </w:rPr>
        <w:t>[1,8]</w:t>
      </w:r>
      <w:r w:rsidR="00840183">
        <w:fldChar w:fldCharType="end"/>
      </w:r>
      <w:r w:rsidR="0093537D">
        <w:t>. A small number of the blood-stage (erythrocytic stage) parasites develop in</w:t>
      </w:r>
      <w:r w:rsidR="004951CD">
        <w:t>to</w:t>
      </w:r>
      <w:r w:rsidR="0093537D">
        <w:t xml:space="preserve"> sexual stage  gametocytes, which pass through microvasculature in the dermis </w:t>
      </w:r>
      <w:r w:rsidR="004951CD">
        <w:t>and</w:t>
      </w:r>
      <w:r w:rsidR="0093537D">
        <w:t xml:space="preserve"> are captured by another mosquito</w:t>
      </w:r>
      <w:r w:rsidR="001F44BD">
        <w:t xml:space="preserve"> </w:t>
      </w:r>
      <w:r w:rsidR="001F44BD">
        <w:fldChar w:fldCharType="begin" w:fldLock="1"/>
      </w:r>
      <w:r w:rsidR="001F44BD">
        <w:instrText>ADDIN CSL_CITATION {"citationItems":[{"id":"ITEM-1","itemData":{"DOI":"10.3390/pathogens12020247","ISSN":"20760817","PMID":"36839519","abstract":"Malaria is a parasitic infection that is a great public health concern and is responsible for high mortality rates worldwide. Different strategies have been employed to improve disease control, demonstrating the ineffectiveness of controlling vectors, and parasite resistance to antimalarial drugs requires the development of an effective preventive vaccine. There are countless challenges to the development of such a vaccine directly related to the parasite’s complex life cycle. After more than four decades of basic research and clinical trials, the World Health Organization (WHO) has recommended the pre-erythrocytic Plasmodium falciparum (RTS, S) malaria vaccine for widespread use among children living in malaria-endemic areas. However, there is a consensus that major improvements are needed to develop a vaccine with a greater epidemiological impact in endemic areas. This review discusses novel strategies for malaria vaccine design taking the target stages within the parasite cycle into account. The design of the multi-component vaccine shows considerable potential, especially as it involves transmission-blocking vaccines (TBVs) that eliminate the parasite’s replication towards sporozoite stage parasites during a blood meal of female anopheline mosquitoes. Significant improvements have been made but additional efforts to achieve an efficient vaccine are required to improve control measures. Different strategies have been employed, thus demonstrating the ineffectiveness in controlling vectors, and parasite resistance to antimalarial drugs requires the development of a preventive vaccine. Despite having a vaccine in an advanced stage of development, such as the RTS, S malaria vaccine, the search for an effective vaccine against malaria is far from over. This review discusses novel strategies for malaria vaccine design taking into account the target stages within the parasite’s life cycle.","author":[{"dropping-particle":"","family":"Mariano","given":"Reysla Maria da Silveira","non-dropping-particle":"","parse-names":false,"suffix":""},{"dropping-particle":"","family":"Gonçalves","given":"Ana Alice Maia","non-dropping-particle":"","parse-names":false,"suffix":""},{"dropping-particle":"de","family":"Oliveira","given":"Diana Souza","non-dropping-particle":"","parse-names":false,"suffix":""},{"dropping-particle":"","family":"Ribeiro","given":"Helen Silva","non-dropping-particle":"","parse-names":false,"suffix":""},{"dropping-particle":"","family":"Pereira","given":"Diogo Fonseca Soares","non-dropping-particle":"","parse-names":false,"suffix":""},{"dropping-particle":"","family":"Santos","given":"Ingrid Soares","non-dropping-particle":"","parse-names":false,"suffix":""},{"dropping-particle":"","family":"Lair","given":"Daniel Ferreira","non-dropping-particle":"","parse-names":false,"suffix":""},{"dropping-particle":"da","family":"Silva","given":"Augusto Ventura","non-dropping-particle":"","parse-names":false,"suffix":""},{"dropping-particle":"","family":"Galdino","given":"Alexsandro Sobreira","non-dropping-particle":"","parse-names":false,"suffix":""},{"dropping-particle":"","family":"Chávez-Fumagalli","given":"Miguel Angel","non-dropping-particle":"","parse-names":false,"suffix":""},{"dropping-particle":"da","family":"Silveira-Lemos","given":"Denise","non-dropping-particle":"","parse-names":false,"suffix":""},{"dropping-particle":"","family":"Dutra","given":"Walderez Ornelas","non-dropping-particle":"","parse-names":false,"suffix":""},{"dropping-particle":"","family":"Giunchetti","given":"Rodolfo Cordeiro","non-dropping-particle":"","parse-names":false,"suffix":""}],"container-title":"Pathogens","id":"ITEM-1","issue":"2","issued":{"date-parts":[["2023"]]},"title":"A Review of Major Patents on Potential Malaria Vaccine Targets","type":"article-journal","volume":"12"},"uris":["http://www.mendeley.com/documents/?uuid=dd60bf69-be9c-453f-8a65-a7f8d56aad1a"]}],"mendeley":{"formattedCitation":"[3]","plainTextFormattedCitation":"[3]","previouslyFormattedCitation":"[3]"},"properties":{"noteIndex":0},"schema":"https://github.com/citation-style-language/schema/raw/master/csl-citation.json"}</w:instrText>
      </w:r>
      <w:r w:rsidR="001F44BD">
        <w:fldChar w:fldCharType="separate"/>
      </w:r>
      <w:r w:rsidR="001F44BD" w:rsidRPr="001F44BD">
        <w:rPr>
          <w:noProof/>
        </w:rPr>
        <w:t>[3]</w:t>
      </w:r>
      <w:r w:rsidR="001F44BD">
        <w:fldChar w:fldCharType="end"/>
      </w:r>
      <w:r w:rsidR="0093537D">
        <w:t xml:space="preserve">. </w:t>
      </w:r>
      <w:r w:rsidR="00A67673">
        <w:t xml:space="preserve">After </w:t>
      </w:r>
      <w:r w:rsidR="0093537D">
        <w:t>fertilization and sporogonic development in the gut of the mosquito</w:t>
      </w:r>
      <w:r w:rsidR="004951CD">
        <w:t xml:space="preserve"> (the mosquito sexual stage)</w:t>
      </w:r>
      <w:r w:rsidR="0093537D">
        <w:t>, infectious sporozoites are formed</w:t>
      </w:r>
      <w:r w:rsidR="003209B8">
        <w:t xml:space="preserve"> those mature in 2-14 days</w:t>
      </w:r>
      <w:r w:rsidR="0093537D">
        <w:t xml:space="preserve"> and reach the salivary glands to be transmitted to another host</w:t>
      </w:r>
      <w:r w:rsidR="008F4C6C">
        <w:t xml:space="preserve"> </w:t>
      </w:r>
      <w:r w:rsidR="008F4C6C">
        <w:fldChar w:fldCharType="begin" w:fldLock="1"/>
      </w:r>
      <w:r w:rsidR="00B93621">
        <w:instrText>ADDIN CSL_CITATION {"citationItems":[{"id":"ITEM-1","itemData":{"DOI":"10.3389/fimmu.2016.00463","ISSN":"16643224","abstract":"Parasites of the genus Plasmodium have a complex life cycle. They alternate between their final mosquito host and their intermediate hosts. The parasite can be either extra- or intracellular, depending on the stage of development. By modifying their shape, motility, and metabolic requirements, the parasite adapts to the different environments in their different hosts. The parasite has evolved to escape the multiple immune mechanisms in the host that try to block parasite development at the different stages of their development. In this article, we describe the mechanisms reported thus far that allow the Plasmodium parasite to evade innate and adaptive immune responses.","author":[{"dropping-particle":"","family":"Rénia","given":"Laurent","non-dropping-particle":"","parse-names":false,"suffix":""},{"dropping-particle":"","family":"Goh","given":"Yun Shan","non-dropping-particle":"","parse-names":false,"suffix":""}],"container-title":"Frontiers in Immunology","id":"ITEM-1","issue":"NOV","issued":{"date-parts":[["2016"]]},"page":"1-14","title":"Malaria parasites: The great escape","type":"article-journal","volume":"7"},"uris":["http://www.mendeley.com/documents/?uuid=f66fe426-ee90-4f50-83d1-13f11aff052b"]}],"mendeley":{"formattedCitation":"[5]","plainTextFormattedCitation":"[5]","previouslyFormattedCitation":"[5]"},"properties":{"noteIndex":0},"schema":"https://github.com/citation-style-language/schema/raw/master/csl-citation.json"}</w:instrText>
      </w:r>
      <w:r w:rsidR="008F4C6C">
        <w:fldChar w:fldCharType="separate"/>
      </w:r>
      <w:r w:rsidR="008F4C6C" w:rsidRPr="008F4C6C">
        <w:rPr>
          <w:noProof/>
        </w:rPr>
        <w:t>[5]</w:t>
      </w:r>
      <w:r w:rsidR="008F4C6C">
        <w:fldChar w:fldCharType="end"/>
      </w:r>
      <w:r w:rsidR="0093537D">
        <w:t>.</w:t>
      </w:r>
    </w:p>
    <w:p w14:paraId="24E547BA" w14:textId="1B13BD28" w:rsidR="004B3A01" w:rsidRDefault="004B3A01" w:rsidP="00E65278">
      <w:pPr>
        <w:jc w:val="both"/>
      </w:pPr>
      <w:r>
        <w:t>2. Genetic</w:t>
      </w:r>
      <w:r w:rsidR="00EB2A8F">
        <w:t xml:space="preserve"> and Antigenic</w:t>
      </w:r>
      <w:r>
        <w:t xml:space="preserve"> Diversity: The </w:t>
      </w:r>
      <w:r w:rsidRPr="001644FD">
        <w:rPr>
          <w:i/>
          <w:iCs/>
        </w:rPr>
        <w:t>Plasmodium</w:t>
      </w:r>
      <w:r>
        <w:t xml:space="preserve"> </w:t>
      </w:r>
      <w:r w:rsidR="00164ADD">
        <w:t>showcases considerable</w:t>
      </w:r>
      <w:r w:rsidR="003917DE">
        <w:t xml:space="preserve"> </w:t>
      </w:r>
      <w:r>
        <w:t>genetic diversity with multiple strains and subtypes prevalent in different geographical regions.</w:t>
      </w:r>
      <w:r w:rsidR="00115D8B" w:rsidRPr="00115D8B">
        <w:t xml:space="preserve"> </w:t>
      </w:r>
      <w:r w:rsidR="00115D8B">
        <w:t>Genetic markers have been used to determine the diversity of parasite populations, spatial and temporal transmission dynamics, and complexity of infections.</w:t>
      </w:r>
      <w:r w:rsidR="007035B2">
        <w:t xml:space="preserve"> More specifically, the </w:t>
      </w:r>
      <w:proofErr w:type="spellStart"/>
      <w:r w:rsidR="003C4A04" w:rsidRPr="003C4A04">
        <w:rPr>
          <w:i/>
          <w:iCs/>
        </w:rPr>
        <w:t>pvcsp</w:t>
      </w:r>
      <w:proofErr w:type="spellEnd"/>
      <w:r w:rsidR="003C4A04">
        <w:t xml:space="preserve"> gene in </w:t>
      </w:r>
      <w:r w:rsidR="003C4A04" w:rsidRPr="007F78FE">
        <w:rPr>
          <w:i/>
          <w:iCs/>
        </w:rPr>
        <w:t>Plasmodium vivax</w:t>
      </w:r>
      <w:r w:rsidR="003C4A04">
        <w:rPr>
          <w:i/>
          <w:iCs/>
        </w:rPr>
        <w:t>,</w:t>
      </w:r>
      <w:r w:rsidR="003C4A04">
        <w:t xml:space="preserve"> which produces CSP</w:t>
      </w:r>
      <w:r w:rsidR="007035B2">
        <w:t xml:space="preserve"> (</w:t>
      </w:r>
      <w:r w:rsidR="007035B2" w:rsidRPr="007035B2">
        <w:t>Circumsporozoite</w:t>
      </w:r>
      <w:r w:rsidR="007035B2">
        <w:t xml:space="preserve"> protein)</w:t>
      </w:r>
      <w:r w:rsidR="003C4A04">
        <w:t xml:space="preserve">, a protein </w:t>
      </w:r>
      <w:r w:rsidR="007035B2">
        <w:t xml:space="preserve">considered </w:t>
      </w:r>
      <w:r w:rsidR="003C4A04">
        <w:t>to be</w:t>
      </w:r>
      <w:r w:rsidR="007035B2">
        <w:t xml:space="preserve"> the best candidate protein for </w:t>
      </w:r>
      <w:r w:rsidR="00021A31">
        <w:t xml:space="preserve">vaccine development has shown to have </w:t>
      </w:r>
      <w:r w:rsidR="007F78FE">
        <w:t xml:space="preserve">multiple allelism due to </w:t>
      </w:r>
      <w:r w:rsidR="003C4A04">
        <w:t>presence of 48 polymorphic sites in parasites captured from the</w:t>
      </w:r>
      <w:r w:rsidR="000D02FA">
        <w:t xml:space="preserve"> Brazilian Amazon and the </w:t>
      </w:r>
      <w:r w:rsidR="000D02FA" w:rsidRPr="000D02FA">
        <w:t>Rio de Janeiro Atlantic Forest</w:t>
      </w:r>
      <w:r w:rsidR="009673E6">
        <w:t xml:space="preserve"> </w:t>
      </w:r>
      <w:r w:rsidR="009673E6">
        <w:fldChar w:fldCharType="begin" w:fldLock="1"/>
      </w:r>
      <w:r w:rsidR="009673E6">
        <w:instrText>ADDIN CSL_CITATION {"citationItems":[{"id":"ITEM-1","itemData":{"DOI":"10.1371/journal.pone.0241426","ISBN":"1111111111","ISSN":"19326203","PMID":"33166298","abstract":"Circumsporozoite protein (CSP) is the primary pre-erythrocytic vaccine target in Plasmodium species. Knowledge about their genetic diversity can help predict vaccine efficacy and the spread of novel parasite variants. Thus, we investigated pvcsp gene polymorphisms in 219 isolates (136 from Brazilian Amazon [BA], 71 from Rio de Janeiro Atlantic Forest [AF], and 12 from non-Brazilian countries [NB]). Forty-eight polymorphic sites were detected, 46 in the central repeat region (CR), and two in the C-terminal region. Also, the CR presents InDels and a variable number of repeats. All samples correspond to the VK210 variant, and 24 VK210 subtypes based on CR. Nucleotide diversity (p = 0.0135) generated a significant number of haplotypes (168) with low genetic differentiation between the Brazilian regions (Fst = 0.208). The haplotype network revealed similar distances among the BA and AF regions. The linkage disequilibrium indicates that recombination does not seem to be acting in diversity, reinforcing natural selection's role in accelerating adaptive evolution. The high diversity (low Fst) and polymorphism frequencies could be indicators of balancing selection. Although malaria in BA and AF have distinct vector species and different host immune pressures, consistent genetic signature was found in two regions. The immunodominant B-cell epitope mapped in the CR varies from seven to 19 repeats. The CR T-cell epitope is conserved only in 39 samples. Concerning to C-terminal region, the Th2R epitope presented nonsynonymous SNP only in 6% of Brazilian samples, and the Th3R epitope remained conserved in all studied regions. We conclude that, although the uneven distribution of alleles may jeopardize the deployment of vaccines directed to a specific variable locus, a unique vaccine formulation could protect populations in all Brazilian regions.","author":[{"dropping-particle":"","family":"Almeida-De-Oliveira","given":"Natália Ketrin","non-dropping-particle":"","parse-names":false,"suffix":""},{"dropping-particle":"","family":"Abreu-Fernandes","given":"Rebecca","non-dropping-particle":"de","parse-names":false,"suffix":""},{"dropping-particle":"","family":"Lima-Cury","given":"Lidiane","non-dropping-particle":"","parse-names":false,"suffix":""},{"dropping-particle":"","family":"Lavigne","given":"Aline Rosa","non-dropping-particle":"de","parse-names":false,"suffix":""},{"dropping-particle":"","family":"Pina-Costa","given":"Anielle","non-dropping-particle":"de","parse-names":false,"suffix":""},{"dropping-particle":"","family":"Souza Perce-Da- Silva","given":"Daiana","non-dropping-particle":"de","parse-names":false,"suffix":""},{"dropping-particle":"","family":"Catanho","given":"Marcos","non-dropping-particle":"","parse-names":false,"suffix":""},{"dropping-particle":"","family":"Rossi","given":"Atila Duque","non-dropping-particle":"","parse-names":false,"suffix":""},{"dropping-particle":"","family":"Brasil","given":"Patrícia","non-dropping-particle":"","parse-names":false,"suffix":""},{"dropping-particle":"","family":"Daniel-Ribeiro","given":"Cláudio Tadeu","non-dropping-particle":"","parse-names":false,"suffix":""},{"dropping-particle":"","family":"Fátima Ferreira-Da-Cruz","given":"Maria","non-dropping-particle":"De","parse-names":false,"suffix":""}],"container-title":"PLoS ONE","id":"ITEM-1","issue":"11 November","issued":{"date-parts":[["2020"]]},"page":"1-20","title":"Balancing selection and high genetic diversity of Plasmodium vivax circumsporozoite central region in parasites from Brazilian Amazon and Rio de Janeiro Atlantic Forest","type":"article-journal","volume":"15"},"uris":["http://www.mendeley.com/documents/?uuid=7682b345-d643-4ee8-bd60-cf7b334c8dbe"]}],"mendeley":{"formattedCitation":"[9]","plainTextFormattedCitation":"[9]","previouslyFormattedCitation":"[9]"},"properties":{"noteIndex":0},"schema":"https://github.com/citation-style-language/schema/raw/master/csl-citation.json"}</w:instrText>
      </w:r>
      <w:r w:rsidR="009673E6">
        <w:fldChar w:fldCharType="separate"/>
      </w:r>
      <w:r w:rsidR="009673E6" w:rsidRPr="009673E6">
        <w:rPr>
          <w:noProof/>
        </w:rPr>
        <w:t>[9]</w:t>
      </w:r>
      <w:r w:rsidR="009673E6">
        <w:fldChar w:fldCharType="end"/>
      </w:r>
      <w:r w:rsidR="007035B2">
        <w:t>.</w:t>
      </w:r>
      <w:r w:rsidR="003A4838">
        <w:t xml:space="preserve"> Similar studies o</w:t>
      </w:r>
      <w:r w:rsidR="009B74DE">
        <w:t>n</w:t>
      </w:r>
      <w:r w:rsidR="003A4838">
        <w:t xml:space="preserve"> </w:t>
      </w:r>
      <w:r w:rsidR="003A4838" w:rsidRPr="003A4838">
        <w:rPr>
          <w:i/>
          <w:iCs/>
        </w:rPr>
        <w:t>P</w:t>
      </w:r>
      <w:r w:rsidR="003A4838">
        <w:rPr>
          <w:i/>
          <w:iCs/>
        </w:rPr>
        <w:t>.</w:t>
      </w:r>
      <w:r w:rsidR="00115736">
        <w:rPr>
          <w:i/>
          <w:iCs/>
        </w:rPr>
        <w:t xml:space="preserve"> </w:t>
      </w:r>
      <w:r w:rsidR="003A4838" w:rsidRPr="003A4838">
        <w:rPr>
          <w:i/>
          <w:iCs/>
        </w:rPr>
        <w:t>vivax</w:t>
      </w:r>
      <w:r w:rsidR="003A4838">
        <w:t xml:space="preserve"> populations from the China-Myanmar border where researchers</w:t>
      </w:r>
      <w:r w:rsidR="00115736">
        <w:t xml:space="preserve"> using PCR-RFLP</w:t>
      </w:r>
      <w:r w:rsidR="003A4838">
        <w:t xml:space="preserve"> looked </w:t>
      </w:r>
      <w:r w:rsidR="00115736">
        <w:t>upon</w:t>
      </w:r>
      <w:r w:rsidR="003A4838">
        <w:t xml:space="preserve"> variation in surface proteins of Merozoites </w:t>
      </w:r>
      <w:r w:rsidR="00115736">
        <w:t xml:space="preserve">found </w:t>
      </w:r>
      <w:r w:rsidR="00115736" w:rsidRPr="00115736">
        <w:t>three major size variants for Pvmsp-3α and four for Pvmsp-3β</w:t>
      </w:r>
      <w:r w:rsidR="00115736">
        <w:t xml:space="preserve"> among the 370 and 378 samples, respectively. They concluded that</w:t>
      </w:r>
      <w:r w:rsidR="003A4838">
        <w:t xml:space="preserve"> </w:t>
      </w:r>
      <w:r w:rsidR="00115736">
        <w:t xml:space="preserve">migrant laborers from Myitsone and indigenous residents from Laiza harbored overlapping but genetically distinct </w:t>
      </w:r>
      <w:r w:rsidR="00115736" w:rsidRPr="00115736">
        <w:rPr>
          <w:i/>
          <w:iCs/>
        </w:rPr>
        <w:t>P. vivax</w:t>
      </w:r>
      <w:r w:rsidR="00115736">
        <w:t xml:space="preserve"> parasite populations</w:t>
      </w:r>
      <w:r w:rsidR="001F44BD">
        <w:t xml:space="preserve"> </w:t>
      </w:r>
      <w:r w:rsidR="009673E6">
        <w:fldChar w:fldCharType="begin" w:fldLock="1"/>
      </w:r>
      <w:r w:rsidR="001F44BD">
        <w:instrText>ADDIN CSL_CITATION {"citationItems":[{"id":"ITEM-1","itemData":{"DOI":"10.1371/journal.pntd.0008202","ISBN":"1111111111","ISSN":"19352735","PMID":"32645098","abstract":"Plasmodium vivax is the most widespread and difficult to treat cause of human malaria. The development of vaccines against the blood stages of P. vivax remains a key objective for the control and elimination of vivax malaria. Erythrocyte binding-like (EBL) protein family mem-bers such as Duffy binding protein (PvDBP) are of critical importance to erythrocyte invasion and have been the major target for vivax malaria vaccine development. In this study, we focus on another member of EBL protein family, P. vivax erythrocyte binding protein (PvEBP). PvEBP was first identified in Cambodian (C127) field isolates and has subse-quently been showed its preferences for binding reticulocytes which is directly inhibited by antibodies. We analysed PvEBP sequence from 316 vivax clinical isolates from eight coun-tries including China (n = 4), Ethiopia (n = 24), Malaysia (n = 53), Myanmar (n = 10), Papua New Guinea (n = 16), Republic of Korea (n = 10), Thailand (n = 174), and Vietnam (n = 25). PvEBP gene exhibited four different phenotypic clusters based on the insertion/deletion (indels) variation. PvEBP-RII (179–479 aa.) showed highest polymorphism similar to other EBL family proteins in various Plasmodium species. Whereas even though PvEBP-RIII-V (480–690 aa.) was the most conserved domain, that showed strong neutral selection pressure for gene purifying with significant population expansion. Antigenicity of both of PvEBP-RII (16.1%) and PvEBP-RIII-V (21.5%) domains were comparatively lower than other P. vivax antigen which expected antigens associated with merozoite invasion. Total IgG recognition level of PvEBP-RII was stronger than PvEBP-RIII-V domain, whereas total IgG inducing level was stronger in PvEBP-RIII-V domain. These results suggest that PvEBP-RII is mainly recognized by natural IgG for innate protection, whereas PvEBP-RIII-V stimulates IgG production activity by B-cell for acquired immunity. Overall, the low antigenic-ity of both regions in patients with vivax malaria likely reflects genetic polymorphism for strong positive selection in PvEBP-RII and purifying selection in PvEBP-RIII-V domain. These observations pose challenging questions to the selection of EBP and point out the importance of immune pressure and polymorphism required for inclusion of PvEBP as a vaccine candidate.","author":[{"dropping-particle":"","family":"Han","given":"Jin Hee","non-dropping-particle":"","parse-names":false,"suffix":""},{"dropping-particle":"","family":"Cho","given":"Jee Sun","non-dropping-particle":"","parse-names":false,"suffix":""},{"dropping-particle":"","family":"Ong","given":"Jessica J.Y.","non-dropping-particle":"","parse-names":false,"suffix":""},{"dropping-particle":"","family":"Park","given":"Ji Hoon","non-dropping-particle":"","parse-names":false,"suffix":""},{"dropping-particle":"","family":"Nyunt","given":"Myat Htut","non-dropping-particle":"","parse-names":false,"suffix":""},{"dropping-particle":"","family":"Sutanto","given":"Edwin","non-dropping-particle":"","parse-names":false,"suffix":""},{"dropping-particle":"","family":"Trimarsanto","given":"Hidayat","non-dropping-particle":"","parse-names":false,"suffix":""},{"dropping-particle":"","family":"Petros","given":"Beyene","non-dropping-particle":"","parse-names":false,"suffix":""},{"dropping-particle":"","family":"Aseffa","given":"Abraham","non-dropping-particle":"","parse-names":false,"suffix":""},{"dropping-particle":"","family":"Getachew","given":"Sisay","non-dropping-particle":"","parse-names":false,"suffix":""},{"dropping-particle":"","family":"Sriprawat","given":"Kanlaya","non-dropping-particle":"","parse-names":false,"suffix":""},{"dropping-particle":"","family":"Anstey","given":"Nicholas M.","non-dropping-particle":"","parse-names":false,"suffix":""},{"dropping-particle":"","family":"Grigg","given":"Matthew J.","non-dropping-particle":"","parse-names":false,"suffix":""},{"dropping-particle":"","family":"Barber","given":"Bridget E.","non-dropping-particle":"","parse-names":false,"suffix":""},{"dropping-particle":"","family":"William","given":"Timothy","non-dropping-particle":"","parse-names":false,"suffix":""},{"dropping-particle":"","family":"Qi","given":"Gao","non-dropping-particle":"","parse-names":false,"suffix":""},{"dropping-particle":"","family":"Liu","given":"Yaobao","non-dropping-particle":"","parse-names":false,"suffix":""},{"dropping-particle":"","family":"Pearson","given":"Richard D.","non-dropping-particle":"","parse-names":false,"suffix":""},{"dropping-particle":"","family":"Auburn","given":"Sarah","non-dropping-particle":"","parse-names":false,"suffix":""},{"dropping-particle":"","family":"Price","given":"Ric N.","non-dropping-particle":"","parse-names":false,"suffix":""},{"dropping-particle":"","family":"Nosten","given":"Francois","non-dropping-particle":"","parse-names":false,"suffix":""},{"dropping-particle":"","family":"Rénia","given":"Laurent","non-dropping-particle":"","parse-names":false,"suffix":""},{"dropping-particle":"","family":"Russell","given":"Bruce","non-dropping-particle":"","parse-names":false,"suffix":""},{"dropping-particle":"","family":"Han","given":"Eun Taek","non-dropping-particle":"","parse-names":false,"suffix":""}],"container-title":"PLoS Neglected Tropical Diseases","id":"ITEM-1","issue":"7","issued":{"date-parts":[["2020"]]},"page":"1-16","title":"Genetic diversity and neutral selection in Plasmodium vivax erythrocyte binding protein correlates with patient antigenicity","type":"article-journal","volume":"14"},"uris":["http://www.mendeley.com/documents/?uuid=3f999420-766f-4ea8-b7ff-2a45143f2b13"]}],"mendeley":{"formattedCitation":"[10]","plainTextFormattedCitation":"[10]","previouslyFormattedCitation":"[10]"},"properties":{"noteIndex":0},"schema":"https://github.com/citation-style-language/schema/raw/master/csl-citation.json"}</w:instrText>
      </w:r>
      <w:r w:rsidR="009673E6">
        <w:fldChar w:fldCharType="separate"/>
      </w:r>
      <w:r w:rsidR="009673E6" w:rsidRPr="009673E6">
        <w:rPr>
          <w:noProof/>
        </w:rPr>
        <w:t>[10]</w:t>
      </w:r>
      <w:r w:rsidR="009673E6">
        <w:fldChar w:fldCharType="end"/>
      </w:r>
      <w:r w:rsidR="00115736">
        <w:t>.</w:t>
      </w:r>
      <w:r w:rsidR="00FA5411">
        <w:t xml:space="preserve"> </w:t>
      </w:r>
      <w:r w:rsidR="0010212B">
        <w:t xml:space="preserve">But these are only two examples. </w:t>
      </w:r>
      <w:r w:rsidR="00EB72B7">
        <w:t>As</w:t>
      </w:r>
      <w:r w:rsidR="006A2D0E" w:rsidRPr="00696834">
        <w:t xml:space="preserve"> a single-celled eukaryote</w:t>
      </w:r>
      <w:r w:rsidR="00EB72B7">
        <w:t xml:space="preserve"> </w:t>
      </w:r>
      <w:r w:rsidR="0010212B" w:rsidRPr="0010212B">
        <w:rPr>
          <w:i/>
          <w:iCs/>
        </w:rPr>
        <w:t>Plasmodium’s</w:t>
      </w:r>
      <w:r w:rsidR="0010212B">
        <w:t xml:space="preserve"> complexity</w:t>
      </w:r>
      <w:r w:rsidR="006A2D0E" w:rsidRPr="00696834">
        <w:t xml:space="preserve"> is far more</w:t>
      </w:r>
      <w:r w:rsidR="00113FAC">
        <w:t xml:space="preserve"> profound</w:t>
      </w:r>
      <w:r w:rsidR="006A2D0E" w:rsidRPr="00696834">
        <w:t xml:space="preserve"> than that of </w:t>
      </w:r>
      <w:r w:rsidR="00113FAC">
        <w:t xml:space="preserve">a </w:t>
      </w:r>
      <w:r w:rsidR="00113FAC" w:rsidRPr="00696834">
        <w:t>bacterium</w:t>
      </w:r>
      <w:r w:rsidR="006A2D0E" w:rsidRPr="00696834">
        <w:t xml:space="preserve"> </w:t>
      </w:r>
      <w:r w:rsidR="00113FAC">
        <w:t>or a</w:t>
      </w:r>
      <w:r w:rsidR="006A2D0E" w:rsidRPr="00696834">
        <w:t xml:space="preserve"> virus. </w:t>
      </w:r>
      <w:r w:rsidR="00EB72B7">
        <w:t>G</w:t>
      </w:r>
      <w:r w:rsidR="006A2D0E" w:rsidRPr="00696834">
        <w:t xml:space="preserve">enome sequencing </w:t>
      </w:r>
      <w:r w:rsidR="00EB72B7">
        <w:t xml:space="preserve">of the </w:t>
      </w:r>
      <w:r w:rsidR="00EB72B7" w:rsidRPr="00E71B4E">
        <w:rPr>
          <w:i/>
          <w:iCs/>
        </w:rPr>
        <w:t>Plasmodium</w:t>
      </w:r>
      <w:r w:rsidR="00EB72B7">
        <w:t xml:space="preserve"> reveals</w:t>
      </w:r>
      <w:r w:rsidR="006A2D0E" w:rsidRPr="00696834">
        <w:t xml:space="preserve"> that it c</w:t>
      </w:r>
      <w:r w:rsidR="00741717">
        <w:t>an produce</w:t>
      </w:r>
      <w:r w:rsidR="006A2D0E" w:rsidRPr="00696834">
        <w:t xml:space="preserve"> </w:t>
      </w:r>
      <w:r w:rsidR="00741717">
        <w:t>about</w:t>
      </w:r>
      <w:r w:rsidR="006A2D0E" w:rsidRPr="00696834">
        <w:t xml:space="preserve"> 5300</w:t>
      </w:r>
      <w:r w:rsidR="00EB72B7">
        <w:t xml:space="preserve"> different</w:t>
      </w:r>
      <w:r w:rsidR="006A2D0E" w:rsidRPr="00696834">
        <w:t xml:space="preserve"> proteins</w:t>
      </w:r>
      <w:r w:rsidR="001F44BD">
        <w:t xml:space="preserve"> </w:t>
      </w:r>
      <w:r w:rsidR="001F44BD">
        <w:fldChar w:fldCharType="begin" w:fldLock="1"/>
      </w:r>
      <w:r w:rsidR="00435B4D">
        <w:instrText>ADDIN CSL_CITATION {"citationItems":[{"id":"ITEM-1","itemData":{"URL":"https://www.creative-diagnostics.com/blog/index.php/challenges-in-malaria-vaccine-development/#:~:text=The results of Plasmodium genome,to induce good protective immunity.","accessed":{"date-parts":[["2023","9","1"]]},"author":[{"dropping-particle":"","family":"Anonymous","given":"","non-dropping-particle":"","parse-names":false,"suffix":""}],"container-title":"Creative Diagnostics","id":"ITEM-1","issued":{"date-parts":[["2023"]]},"title":"Health News : Challenges in Malaria Vaccine Development","type":"webpage"},"uris":["http://www.mendeley.com/documents/?uuid=5d2b529a-44f5-4107-ba83-99953219df6b"]}],"mendeley":{"formattedCitation":"[11]","plainTextFormattedCitation":"[11]","previouslyFormattedCitation":"[11]"},"properties":{"noteIndex":0},"schema":"https://github.com/citation-style-language/schema/raw/master/csl-citation.json"}</w:instrText>
      </w:r>
      <w:r w:rsidR="001F44BD">
        <w:fldChar w:fldCharType="separate"/>
      </w:r>
      <w:r w:rsidR="001F44BD" w:rsidRPr="001F44BD">
        <w:rPr>
          <w:noProof/>
        </w:rPr>
        <w:t>[11]</w:t>
      </w:r>
      <w:r w:rsidR="001F44BD">
        <w:fldChar w:fldCharType="end"/>
      </w:r>
      <w:r w:rsidR="006A2D0E" w:rsidRPr="00696834">
        <w:t>. Therefore, the immune response spectrum induced by existing subunit malaria vaccines based on one or several protective antigens is relatively narrow</w:t>
      </w:r>
      <w:r w:rsidR="00DF1E5C">
        <w:t xml:space="preserve"> as</w:t>
      </w:r>
      <w:r w:rsidR="00076AA9">
        <w:t xml:space="preserve"> small antigens represent less than 1% of the whole parasite. Moreover,</w:t>
      </w:r>
      <w:r w:rsidR="006A2D0E" w:rsidRPr="00696834">
        <w:t xml:space="preserve"> unlike </w:t>
      </w:r>
      <w:r w:rsidR="00E71B4E">
        <w:t xml:space="preserve">a </w:t>
      </w:r>
      <w:r w:rsidR="00E71B4E" w:rsidRPr="00696834">
        <w:t xml:space="preserve">bacterium </w:t>
      </w:r>
      <w:r w:rsidR="00E71B4E">
        <w:t>or a</w:t>
      </w:r>
      <w:r w:rsidR="00E71B4E" w:rsidRPr="00696834">
        <w:t xml:space="preserve"> virus</w:t>
      </w:r>
      <w:r w:rsidR="006A2D0E" w:rsidRPr="00696834">
        <w:t xml:space="preserve">, </w:t>
      </w:r>
      <w:r w:rsidR="006A2D0E" w:rsidRPr="00076AA9">
        <w:rPr>
          <w:i/>
          <w:iCs/>
        </w:rPr>
        <w:t>Plasmodium</w:t>
      </w:r>
      <w:r w:rsidR="006A2D0E" w:rsidRPr="00696834">
        <w:t xml:space="preserve"> not only</w:t>
      </w:r>
      <w:r w:rsidR="00076AA9">
        <w:t xml:space="preserve"> proliferates but also acquires characteristic features signifying differentiation and development at certain stages</w:t>
      </w:r>
      <w:r w:rsidR="006A2D0E" w:rsidRPr="00696834">
        <w:t xml:space="preserve">. </w:t>
      </w:r>
      <w:r w:rsidR="001C181A">
        <w:t>Thus,</w:t>
      </w:r>
      <w:r w:rsidR="006A2D0E" w:rsidRPr="00696834">
        <w:t xml:space="preserve"> the antigens of </w:t>
      </w:r>
      <w:r w:rsidR="006A2D0E" w:rsidRPr="000D4006">
        <w:rPr>
          <w:i/>
          <w:iCs/>
        </w:rPr>
        <w:t>Plasmodium</w:t>
      </w:r>
      <w:r w:rsidR="006A2D0E" w:rsidRPr="00696834">
        <w:t xml:space="preserve"> in each stage are quite different, and there is obvious stage specificity. </w:t>
      </w:r>
      <w:r w:rsidR="001C181A">
        <w:t>Hence,</w:t>
      </w:r>
      <w:r w:rsidR="006A2D0E" w:rsidRPr="00696834">
        <w:t xml:space="preserve"> a candidate vaccine against a certain stage of </w:t>
      </w:r>
      <w:r w:rsidR="006A2D0E" w:rsidRPr="00E71B4E">
        <w:rPr>
          <w:i/>
          <w:iCs/>
        </w:rPr>
        <w:t>Plasmodium</w:t>
      </w:r>
      <w:r w:rsidR="006A2D0E" w:rsidRPr="00696834">
        <w:t xml:space="preserve"> generally cannot play an effective role in other stages.</w:t>
      </w:r>
      <w:r w:rsidR="00185D76">
        <w:t xml:space="preserve"> Also, d</w:t>
      </w:r>
      <w:r>
        <w:t xml:space="preserve">eveloping a </w:t>
      </w:r>
      <w:r w:rsidR="003325FB">
        <w:t xml:space="preserve">broad spectrum </w:t>
      </w:r>
      <w:r>
        <w:t>vaccine that provides protection against diverse strains has been challenging</w:t>
      </w:r>
      <w:r w:rsidR="004B37F8">
        <w:t xml:space="preserve"> </w:t>
      </w:r>
      <w:r w:rsidR="004B37F8">
        <w:fldChar w:fldCharType="begin" w:fldLock="1"/>
      </w:r>
      <w:r w:rsidR="00F52A6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4B37F8">
        <w:fldChar w:fldCharType="separate"/>
      </w:r>
      <w:r w:rsidR="004B37F8" w:rsidRPr="004B37F8">
        <w:rPr>
          <w:noProof/>
        </w:rPr>
        <w:t>[4]</w:t>
      </w:r>
      <w:r w:rsidR="004B37F8">
        <w:fldChar w:fldCharType="end"/>
      </w:r>
      <w:r>
        <w:t>.</w:t>
      </w:r>
    </w:p>
    <w:p w14:paraId="2B3E7CDC" w14:textId="20A0ABB5" w:rsidR="00914E78" w:rsidRDefault="00914E78" w:rsidP="002B4C6A">
      <w:pPr>
        <w:jc w:val="both"/>
      </w:pPr>
      <w:r>
        <w:lastRenderedPageBreak/>
        <w:t>3. Ability to swiftly evade host defenses:</w:t>
      </w:r>
      <w:r w:rsidR="003E0191">
        <w:t xml:space="preserve"> </w:t>
      </w:r>
      <w:r w:rsidR="00914568">
        <w:t>Ookinetes, an advanced sexual stage in mosquito post zygote formation, secrete degradative enzymes, such as chitinase, that disintegrate the physical peritrophic membrane of the mosquito. In addition to that, ookinetes also express surface proteins such as P25, P28, and P47 that evade their digestion by</w:t>
      </w:r>
      <w:r w:rsidR="00986607">
        <w:t xml:space="preserve"> mosquito’s</w:t>
      </w:r>
      <w:r w:rsidR="00914568">
        <w:t xml:space="preserve"> midgut proteases.</w:t>
      </w:r>
      <w:r w:rsidR="00A01963">
        <w:t xml:space="preserve"> The entry of sporozoites through</w:t>
      </w:r>
      <w:r w:rsidR="002461BB">
        <w:t xml:space="preserve"> human</w:t>
      </w:r>
      <w:r w:rsidR="00A01963">
        <w:t xml:space="preserve"> skin can though be encountered by neutrophils those </w:t>
      </w:r>
      <w:r w:rsidR="005D1799">
        <w:t>can</w:t>
      </w:r>
      <w:r w:rsidR="00A01963">
        <w:t xml:space="preserve"> phagocytose them but unfortunately there are only few reports suggesting something like</w:t>
      </w:r>
      <w:r w:rsidR="002461BB">
        <w:t xml:space="preserve"> this</w:t>
      </w:r>
      <w:r w:rsidR="005D1799">
        <w:t xml:space="preserve"> significantly happens to affect the infection process</w:t>
      </w:r>
      <w:r w:rsidR="00392B30">
        <w:t xml:space="preserve"> </w:t>
      </w:r>
      <w:r w:rsidR="00392B30">
        <w:fldChar w:fldCharType="begin" w:fldLock="1"/>
      </w:r>
      <w:r w:rsidR="005B6B60">
        <w:instrText>ADDIN CSL_CITATION {"citationItems":[{"id":"ITEM-1","itemData":{"DOI":"10.1007/s00436-023-07868-6","ISBN":"0123456789","ISSN":"14321955","PMID":"37219610","abstract":"Malaria continues to cause untold hardship to inhabitants of malaria-endemic regions, causing significant morbidity and mortality that severely impact global health and the economy. Considering the complex life cycle of malaria parasites (MPs) and malaria biology, continued research efforts are ongoing to improve our understanding of the pathogenesis of the diseases. Female Anopheles mosquito injects MPs into its hosts during a blood meal, and MPs invade the host skin and the hepatocytes without causing any serious symptoms. Symptomatic infections occur only during the erythrocytic stage. In most cases, the host’s innate immunity (for malaria-naïve individuals) and adaptive immunity (for pre-exposed individuals) mount severe attacks and destroy most MPs. It is increasingly understood that MPs have developed several mechanisms to escape from the host’s immune destruction. This review presents recent knowledge on how the host’s immune system destroys invading MPs as well as MPs survival or host immune evasion mechanisms. On the invasion of host cells, MPs release molecules that bind to cell surface receptors to reprogram the host in a way to lose the capacity to destroy them. MPs also hide from the host immune cells by inducing the clustering of both infected and uninfected erythrocytes (rosettes), as well as inducing endothelial activation. We hope this review will inspire more research to provide a complete understanding of malaria biology and promote interventions to eradicate the notorious disease.","author":[{"dropping-particle":"","family":"Ezema","given":"Chinonso Anthony","non-dropping-particle":"","parse-names":false,"suffix":""},{"dropping-particle":"","family":"Okagu","given":"Innocent Uzochukwu","non-dropping-particle":"","parse-names":false,"suffix":""},{"dropping-particle":"","family":"Ezeorba","given":"Timothy Prince Chidike","non-dropping-particle":"","parse-names":false,"suffix":""}],"container-title":"Parasitology Research","id":"ITEM-1","issued":{"date-parts":[["2023"]]},"page":"1715-1731","publisher":"Springer Berlin Heidelberg","title":"Escaping the enemy’s bullets: an update on how malaria parasites evade host immune response","type":"article-journal"},"uris":["http://www.mendeley.com/documents/?uuid=eafa6f4d-b009-4786-98f0-77ffbc94d51e"]}],"mendeley":{"formattedCitation":"[12]","plainTextFormattedCitation":"[12]","previouslyFormattedCitation":"[12]"},"properties":{"noteIndex":0},"schema":"https://github.com/citation-style-language/schema/raw/master/csl-citation.json"}</w:instrText>
      </w:r>
      <w:r w:rsidR="00392B30">
        <w:fldChar w:fldCharType="separate"/>
      </w:r>
      <w:r w:rsidR="00392B30" w:rsidRPr="00392B30">
        <w:rPr>
          <w:noProof/>
        </w:rPr>
        <w:t>[12]</w:t>
      </w:r>
      <w:r w:rsidR="00392B30">
        <w:fldChar w:fldCharType="end"/>
      </w:r>
      <w:r w:rsidR="00A01963">
        <w:t>.</w:t>
      </w:r>
      <w:r w:rsidR="005D1799">
        <w:t xml:space="preserve"> Moreover, </w:t>
      </w:r>
      <w:r w:rsidR="005D1799" w:rsidRPr="00986607">
        <w:rPr>
          <w:i/>
          <w:iCs/>
        </w:rPr>
        <w:t>P. falciparum</w:t>
      </w:r>
      <w:r w:rsidR="005D1799">
        <w:rPr>
          <w:i/>
          <w:iCs/>
        </w:rPr>
        <w:t xml:space="preserve"> </w:t>
      </w:r>
      <w:r w:rsidR="005D1799">
        <w:t xml:space="preserve">produces </w:t>
      </w:r>
      <w:r w:rsidR="005D1799" w:rsidRPr="005D1799">
        <w:t>agaphelin</w:t>
      </w:r>
      <w:r w:rsidR="002461BB">
        <w:t xml:space="preserve"> which is</w:t>
      </w:r>
      <w:r w:rsidR="005D1799">
        <w:t xml:space="preserve"> secreted via the mosquito saliva that additionally inhibits human neutrophils’ activities.</w:t>
      </w:r>
      <w:r w:rsidR="00A17D56">
        <w:t xml:space="preserve"> Another sporozoite surface protein, TRAP (thrombospondin-related anonymous protein) is also responsible for sporozoite motility through the dermis. In the pre-erythrocytic stage </w:t>
      </w:r>
      <w:r w:rsidR="00263896">
        <w:t>TRAP also interacts with host cells through binding to sulfated glycoconjugates motifs which results in cell surface recognition and entry to liver cells</w:t>
      </w:r>
      <w:r w:rsidR="00FC15CD">
        <w:t>. Other than TRAP Cell traversal proteins such as SPECT1 (sporozoite microneme protein essential for cell traversal) and SPECT2 are utilized by sporozoites to achieve successful migration to the liver.</w:t>
      </w:r>
      <w:r w:rsidR="00D52F53">
        <w:t xml:space="preserve"> </w:t>
      </w:r>
      <w:r w:rsidR="00DD15D6">
        <w:t>Although Monocytes can inhibit the growth of parasites by antibody-dependent cellular inhibition (ADCI) ingestion of hemozoin (parasite pigment) impairs the function of monocytes and macrophages and represses their ability to produce inflammatory cytokines</w:t>
      </w:r>
      <w:r w:rsidR="00435B4D">
        <w:t xml:space="preserve"> </w:t>
      </w:r>
      <w:r w:rsidR="00435B4D">
        <w:fldChar w:fldCharType="begin" w:fldLock="1"/>
      </w:r>
      <w:r w:rsidR="008F4C6C">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435B4D">
        <w:fldChar w:fldCharType="separate"/>
      </w:r>
      <w:r w:rsidR="00435B4D" w:rsidRPr="00435B4D">
        <w:rPr>
          <w:noProof/>
        </w:rPr>
        <w:t>[1]</w:t>
      </w:r>
      <w:r w:rsidR="00435B4D">
        <w:fldChar w:fldCharType="end"/>
      </w:r>
      <w:r w:rsidR="00DD15D6">
        <w:t>.</w:t>
      </w:r>
      <w:r w:rsidR="00A3794D">
        <w:t xml:space="preserve"> </w:t>
      </w:r>
      <w:r w:rsidR="00A3794D" w:rsidRPr="006525CF">
        <w:t>The Kuffer cells</w:t>
      </w:r>
      <w:r w:rsidR="00766B03" w:rsidRPr="006525CF">
        <w:t xml:space="preserve"> (KCs)</w:t>
      </w:r>
      <w:r w:rsidR="00A3794D" w:rsidRPr="006525CF">
        <w:t xml:space="preserve"> are special phagocytic cells in liver. ROS generation is an essential defense strategy in human immune system to encounter infection. The </w:t>
      </w:r>
      <w:r w:rsidR="00766B03" w:rsidRPr="006525CF">
        <w:t>C</w:t>
      </w:r>
      <w:r w:rsidR="00A3794D" w:rsidRPr="006525CF">
        <w:t>ircumsporozoite protein (CSP) in sporozoites binds to heparin sulfate proteoglycans present on the surface of KCs. CSP also interacts with LRP-1 (low-density lipoprotein-related protein), which upregulates the intracellular levels of cAMP/EPAC and prevents ROS formation.</w:t>
      </w:r>
      <w:r w:rsidR="0099685A" w:rsidRPr="006525CF">
        <w:t xml:space="preserve"> Further CSP not only has multiple tandem repeats which can downregulate antibody isotype maturation against it but also causes suppression of the NF-kB signalling which negatively affects the host immune mechanisms</w:t>
      </w:r>
      <w:r w:rsidR="006525CF">
        <w:t xml:space="preserve"> </w:t>
      </w:r>
      <w:r w:rsidR="006525CF">
        <w:fldChar w:fldCharType="begin" w:fldLock="1"/>
      </w:r>
      <w:r w:rsidR="00662D5E">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6525CF">
        <w:fldChar w:fldCharType="separate"/>
      </w:r>
      <w:r w:rsidR="006525CF" w:rsidRPr="006525CF">
        <w:rPr>
          <w:noProof/>
        </w:rPr>
        <w:t>[1]</w:t>
      </w:r>
      <w:r w:rsidR="006525CF">
        <w:fldChar w:fldCharType="end"/>
      </w:r>
      <w:r w:rsidR="0099685A" w:rsidRPr="006525CF">
        <w:t>. Additionally ,Sporozoites alter host inflammatory responses via upregulation of host heme oxygenase-1 protein (HO-1)</w:t>
      </w:r>
      <w:r w:rsidR="002B4C6A" w:rsidRPr="006525CF">
        <w:t xml:space="preserve"> and form a parasitophorous vacuolar membrane (PVM) around their cell surface which protects them from selective autophagy and apoptosis</w:t>
      </w:r>
      <w:r w:rsidR="0099685A" w:rsidRPr="006525CF">
        <w:t xml:space="preserve">. </w:t>
      </w:r>
      <w:r w:rsidR="00825066" w:rsidRPr="006525CF">
        <w:rPr>
          <w:i/>
          <w:iCs/>
        </w:rPr>
        <w:t>P. falciparum</w:t>
      </w:r>
      <w:r w:rsidR="00825066" w:rsidRPr="006525CF">
        <w:t xml:space="preserve"> merozoites and i</w:t>
      </w:r>
      <w:r w:rsidR="002F4E4F" w:rsidRPr="006525CF">
        <w:t xml:space="preserve">nfected </w:t>
      </w:r>
      <w:r w:rsidR="00825066" w:rsidRPr="006525CF">
        <w:t>RBC</w:t>
      </w:r>
      <w:r w:rsidR="00914568" w:rsidRPr="006525CF">
        <w:t xml:space="preserve"> in the erythrocytic stage in humans,</w:t>
      </w:r>
      <w:r w:rsidR="00825066" w:rsidRPr="006525CF">
        <w:t xml:space="preserve"> bind to the factor H (</w:t>
      </w:r>
      <w:proofErr w:type="spellStart"/>
      <w:r w:rsidR="00825066" w:rsidRPr="006525CF">
        <w:t>fH</w:t>
      </w:r>
      <w:proofErr w:type="spellEnd"/>
      <w:r w:rsidR="00825066" w:rsidRPr="006525CF">
        <w:t xml:space="preserve">), a complement regulator factor, and its alternatively spliced form </w:t>
      </w:r>
      <w:proofErr w:type="spellStart"/>
      <w:r w:rsidR="00825066" w:rsidRPr="006525CF">
        <w:t>fH</w:t>
      </w:r>
      <w:proofErr w:type="spellEnd"/>
      <w:r w:rsidR="00825066" w:rsidRPr="006525CF">
        <w:t>-like protein 1 through its surface molecule Pf92.</w:t>
      </w:r>
      <w:r w:rsidR="002B4C6A" w:rsidRPr="006525CF">
        <w:t xml:space="preserve">  Also, RBCs do not express MHC molecules on their surface</w:t>
      </w:r>
      <w:r w:rsidR="002E0A0B" w:rsidRPr="006525CF">
        <w:t xml:space="preserve"> and thus</w:t>
      </w:r>
      <w:r w:rsidR="002B4C6A" w:rsidRPr="006525CF">
        <w:t xml:space="preserve"> erythrocytic merozoites escape recognition by CD8+ T-cells</w:t>
      </w:r>
      <w:r w:rsidR="002E0A0B" w:rsidRPr="006525CF">
        <w:t>.</w:t>
      </w:r>
      <w:r w:rsidR="00825066" w:rsidRPr="006525CF">
        <w:t xml:space="preserve"> In the mosquito, gametes bind the </w:t>
      </w:r>
      <w:proofErr w:type="spellStart"/>
      <w:r w:rsidR="00825066" w:rsidRPr="006525CF">
        <w:t>fH</w:t>
      </w:r>
      <w:proofErr w:type="spellEnd"/>
      <w:r w:rsidR="00825066" w:rsidRPr="006525CF">
        <w:t xml:space="preserve"> through PfGAP50. In both situations, this allows protection against the activation of complement-mediated lysis. In addition, ookinetes express Pfs47, which disrupts the c-Jun N-terminal kinase pathway and prevents mosquito midgut epithelial nitration, making the parasite undetectable by complement system</w:t>
      </w:r>
      <w:r w:rsidR="006525CF">
        <w:t xml:space="preserve"> </w:t>
      </w:r>
      <w:r w:rsidR="006525CF">
        <w:fldChar w:fldCharType="begin" w:fldLock="1"/>
      </w:r>
      <w:r w:rsidR="006525CF">
        <w:instrText>ADDIN CSL_CITATION {"citationItems":[{"id":"ITEM-1","itemData":{"DOI":"10.3389/fimmu.2016.00463","ISSN":"16643224","abstract":"Parasites of the genus Plasmodium have a complex life cycle. They alternate between their final mosquito host and their intermediate hosts. The parasite can be either extra- or intracellular, depending on the stage of development. By modifying their shape, motility, and metabolic requirements, the parasite adapts to the different environments in their different hosts. The parasite has evolved to escape the multiple immune mechanisms in the host that try to block parasite development at the different stages of their development. In this article, we describe the mechanisms reported thus far that allow the Plasmodium parasite to evade innate and adaptive immune responses.","author":[{"dropping-particle":"","family":"Rénia","given":"Laurent","non-dropping-particle":"","parse-names":false,"suffix":""},{"dropping-particle":"","family":"Goh","given":"Yun Shan","non-dropping-particle":"","parse-names":false,"suffix":""}],"container-title":"Frontiers in Immunology","id":"ITEM-1","issue":"NOV","issued":{"date-parts":[["2016"]]},"page":"1-14","title":"Malaria parasites: The great escape","type":"article-journal","volume":"7"},"uris":["http://www.mendeley.com/documents/?uuid=f66fe426-ee90-4f50-83d1-13f11aff052b"]}],"mendeley":{"formattedCitation":"[5]","plainTextFormattedCitation":"[5]","previouslyFormattedCitation":"[5]"},"properties":{"noteIndex":0},"schema":"https://github.com/citation-style-language/schema/raw/master/csl-citation.json"}</w:instrText>
      </w:r>
      <w:r w:rsidR="006525CF">
        <w:fldChar w:fldCharType="separate"/>
      </w:r>
      <w:r w:rsidR="006525CF" w:rsidRPr="006525CF">
        <w:rPr>
          <w:noProof/>
        </w:rPr>
        <w:t>[5]</w:t>
      </w:r>
      <w:r w:rsidR="006525CF">
        <w:fldChar w:fldCharType="end"/>
      </w:r>
      <w:r w:rsidR="00825066" w:rsidRPr="006525CF">
        <w:t>.</w:t>
      </w:r>
    </w:p>
    <w:p w14:paraId="7C616B05" w14:textId="28454DF7" w:rsidR="00D457D5" w:rsidRDefault="00D457D5" w:rsidP="002B4C6A">
      <w:pPr>
        <w:jc w:val="both"/>
      </w:pPr>
      <w:r>
        <w:t xml:space="preserve">Note that these are only a few examples describing the immune evasion and survival mechanism of </w:t>
      </w:r>
      <w:r w:rsidRPr="00D457D5">
        <w:rPr>
          <w:i/>
          <w:iCs/>
        </w:rPr>
        <w:t>Plasmodium</w:t>
      </w:r>
      <w:r>
        <w:t xml:space="preserve"> in its hosts. Further details regarding this is out of scope and hence not discussed here. </w:t>
      </w:r>
    </w:p>
    <w:p w14:paraId="638160D6" w14:textId="30C14452" w:rsidR="009A2C87" w:rsidRDefault="00492861" w:rsidP="009A2C87">
      <w:pPr>
        <w:jc w:val="both"/>
      </w:pPr>
      <w:r>
        <w:t xml:space="preserve">4. Other reasons: </w:t>
      </w:r>
      <w:r w:rsidR="009A2C87">
        <w:t xml:space="preserve">Few other reasons for delay in development of a successful Malaria vaccine is </w:t>
      </w:r>
      <w:r w:rsidR="00925221">
        <w:t>h</w:t>
      </w:r>
      <w:r w:rsidR="009A2C87">
        <w:t xml:space="preserve">igh </w:t>
      </w:r>
      <w:r w:rsidR="00925221">
        <w:t>p</w:t>
      </w:r>
      <w:r w:rsidR="009A2C87">
        <w:t xml:space="preserve">arasite </w:t>
      </w:r>
      <w:r w:rsidR="00925221">
        <w:t>b</w:t>
      </w:r>
      <w:r w:rsidR="009A2C87">
        <w:t xml:space="preserve">urden, </w:t>
      </w:r>
      <w:r w:rsidR="00925221">
        <w:t>c</w:t>
      </w:r>
      <w:r w:rsidR="009A2C87">
        <w:t>ost</w:t>
      </w:r>
      <w:r>
        <w:t xml:space="preserve">, </w:t>
      </w:r>
      <w:r w:rsidR="00925221">
        <w:t>a</w:t>
      </w:r>
      <w:r w:rsidR="009A2C87">
        <w:t>ccessibility</w:t>
      </w:r>
      <w:r w:rsidR="00925221">
        <w:t xml:space="preserve"> and</w:t>
      </w:r>
      <w:r w:rsidR="009A2C87">
        <w:t xml:space="preserve"> </w:t>
      </w:r>
      <w:r w:rsidR="00925221">
        <w:t>v</w:t>
      </w:r>
      <w:r w:rsidR="009A2C87">
        <w:t xml:space="preserve">accine </w:t>
      </w:r>
      <w:r w:rsidR="00925221">
        <w:t>s</w:t>
      </w:r>
      <w:r w:rsidR="009A2C87">
        <w:t xml:space="preserve">afety, </w:t>
      </w:r>
      <w:r w:rsidR="00925221">
        <w:t>r</w:t>
      </w:r>
      <w:r w:rsidR="009A2C87">
        <w:t xml:space="preserve">egulatory </w:t>
      </w:r>
      <w:r w:rsidR="00925221">
        <w:t>h</w:t>
      </w:r>
      <w:r w:rsidR="009A2C87">
        <w:t xml:space="preserve">urdles and </w:t>
      </w:r>
      <w:r w:rsidR="00925221">
        <w:t>f</w:t>
      </w:r>
      <w:r w:rsidR="009A2C87">
        <w:t xml:space="preserve">unding. </w:t>
      </w:r>
    </w:p>
    <w:p w14:paraId="499AE1DB" w14:textId="23A5F8CA" w:rsidR="00492861" w:rsidRDefault="00492861" w:rsidP="009A2C87">
      <w:pPr>
        <w:jc w:val="both"/>
      </w:pPr>
      <w:r w:rsidRPr="00492861">
        <w:t>The development of a successful malaria vaccine has been impeded by various challenges. One significant obstacle is the high parasite burden prevalent in areas with intense malaria transmission, where individuals are constantly exposed to the parasite, making it difficult to achieve long-lasting protection. Additionally, the disease's prevalence in low-resource settings with limited healthcare infrastructure presents challenges in developing a cost-effective vaccine that can be easily administered and stored</w:t>
      </w:r>
      <w:r w:rsidR="00F440DE">
        <w:t xml:space="preserve"> </w:t>
      </w:r>
      <w:r w:rsidR="00F440DE">
        <w:fldChar w:fldCharType="begin" w:fldLock="1"/>
      </w:r>
      <w:r w:rsidR="00322EDB">
        <w:instrText>ADDIN CSL_CITATION {"citationItems":[{"id":"ITEM-1","itemData":{"DOI":"10.3389/fimmu.2020.517290","ISSN":"16643224","PMID":"33162972","abstract":"Six of the top ten leading causes of death in low resource settings could potentially be prevented by vaccination. Development of vaccines for individuals in these populations is difficult because of the biological complexity of the prevalent pathogens and the challenges inherent to development of any vaccine. This review discusses those challenges and promising advances to address them and highlights recent progress in development of vaccines against several pathogens of interest.","author":[{"dropping-particle":"","family":"Heaton","given":"Penny M.","non-dropping-particle":"","parse-names":false,"suffix":""}],"container-title":"Frontiers in Immunology","id":"ITEM-1","issue":"October","issued":{"date-parts":[["2020"]]},"page":"1-13","title":"Challenges of Developing Novel Vaccines With Particular Global Health Importance","type":"article-journal","volume":"11"},"uris":["http://www.mendeley.com/documents/?uuid=1d5fd5ca-fa08-4282-a2f1-023433947330"]}],"mendeley":{"formattedCitation":"[13]","plainTextFormattedCitation":"[13]","previouslyFormattedCitation":"[13]"},"properties":{"noteIndex":0},"schema":"https://github.com/citation-style-language/schema/raw/master/csl-citation.json"}</w:instrText>
      </w:r>
      <w:r w:rsidR="00F440DE">
        <w:fldChar w:fldCharType="separate"/>
      </w:r>
      <w:r w:rsidR="00F440DE" w:rsidRPr="00F440DE">
        <w:rPr>
          <w:noProof/>
        </w:rPr>
        <w:t>[13]</w:t>
      </w:r>
      <w:r w:rsidR="00F440DE">
        <w:fldChar w:fldCharType="end"/>
      </w:r>
      <w:r w:rsidRPr="00492861">
        <w:t xml:space="preserve">. Ensuring vaccine safety is of utmost importance, and past malaria vaccine candidates have faced safety concerns, necessitating rigorous testing and monitoring during clinical trials. The </w:t>
      </w:r>
      <w:r w:rsidRPr="00492861">
        <w:lastRenderedPageBreak/>
        <w:t>regulatory pathway for vaccine development can be arduous and time-consuming, as meeting the stringent requirements for safety and efficacy is crucial in gaining regulatory approval</w:t>
      </w:r>
      <w:r w:rsidR="002578FF">
        <w:t xml:space="preserve"> </w:t>
      </w:r>
      <w:r w:rsidR="002578FF">
        <w:fldChar w:fldCharType="begin" w:fldLock="1"/>
      </w:r>
      <w:r w:rsidR="00322EDB">
        <w:instrText>ADDIN CSL_CITATION {"citationItems":[{"id":"ITEM-1","itemData":{"DOI":"10.1186/s12936-023-04536-z","ISSN":"14752875","PMID":"36991411","abstract":"Background: This study aimed to assess the perception and awareness of malaria vaccine policy implementation among health policy actors in Nigeria. Methods: A descriptive study was conducted to assess the opinions and perceptions of policy actors on the implementation of a vaccination programme against malaria in Nigeria. Descriptive statistics were carried out to study the characteristics of the population and the univariate analysis of the responses to questions presented to the participants. Multinomial logistic regression was conducted to evaluate the association between demographic characteristics and the responses. Results: The study revealed that malaria vaccine awareness was poor, with only 48.9% of the policy actors having previous knowledge of the malaria vaccine. The majority of participants (67.8%) declared that they were aware of the importance of vaccine policy in efforts to manage disease transmission. As the number of years of work experience of the participants increased, the odds of being more likely to be aware of the malaria vaccine increased [OR 2.491 (1.183–5.250), p value &lt; 0.05]. Conclusion: It is recommended that policy-makers develop methods of educating populations, increase awareness of the acceptability of the vaccine and ensure that an affordable malaria vaccine programme is implemented in the population.","author":[{"dropping-particle":"","family":"Nnaji","given":"Adaugo","non-dropping-particle":"","parse-names":false,"suffix":""},{"dropping-particle":"","family":"Ozdal","given":"Macide Artac","non-dropping-particle":"","parse-names":false,"suffix":""}],"container-title":"Malaria Journal","id":"ITEM-1","issue":"1","issued":{"date-parts":[["2023"]]},"page":"1-9","publisher":"BioMed Central","title":"Perception and awareness towards malaria vaccine policy implementation in Nigeria by health policy actors","type":"article-journal","volume":"22"},"uris":["http://www.mendeley.com/documents/?uuid=768de53b-c001-45f7-acb1-6b76c68c77af"]},{"id":"ITEM-2","itemData":{"DOI":"10.1016/j.vaccine.2023.01.060","ISSN":"18732518","PMID":"36725434","abstract":"Objective: Malaria contributes to an enormous global burden of disease and mortality, especially in children. Approximately one in every four global cases and deaths from malaria occurs in Nigeria. This study aims to evaluate the prevalence and correlates of community hesitancy to the malaria vaccine, including the reasons for the hesitancy, following the approval of the RTS,S malaria vaccine by the World Health Organization (WHO). Methods: This was a nationwide cross-sectional online survey of Nigerian adults conducted from 20th October to 30th November 2021. Participants who replied ‘no' or ‘maybe’ to a question assessing their willingness to accept the RTS,S malaria vaccine were considered “hesitant”. We fit a multivariate logistic regression model to report the adjusted odds ratio (aOR) and 95 % confidence interval (CI) for the factors associated with vaccine hesitancy. Findings: Among 3377 total respondents (1961 [57.86 %] males; mean age [SD]: 30[9.1]), 1010 (29.91 %) were hesitant. Receiving information about the RTS,S malaria vaccine initially from healthcare workers (vs. the internet) (aOR:0.55; 95 % CI:0.35–0.87) was significantly associated with lower odds of hesitancy. Conversely, earning a high income of over NGN100, 000 (vs. &lt; NGN 30,000) per month (aOR: 2.10, 95 % CI: 1.36–3.24), belonging to other religious groups (vs. Islam) (aOR:3.25, 95 % CI:1.18–8.98), and having a family size of more than ten (vs. &lt; 5) (aOR:1.84; 95 % CI:1.08–3.13) were significantly associated with a higher odds of hesitancy. The main reasons for vaccine hesitancy included fear of vaccine adverse effects (34.95 %), availability of other malaria preventive measures (33.96 %) and not seeing the positive effect of the vaccine in others first (32.97 %). Conclusion: The findings of this survey provide a valuable blueprint for the development of targeted interventions to facilitate caregiver acceptance of the RTS,S vaccine.","author":[{"dropping-particle":"","family":"Kabir Sulaiman","given":"Sahabi","non-dropping-particle":"","parse-names":false,"suffix":""},{"dropping-particle":"","family":"Isma'il Tsiga-Ahmed","given":"Fatimah","non-dropping-particle":"","parse-names":false,"suffix":""},{"dropping-particle":"","family":"Sale Musa","given":"Muhammad","non-dropping-particle":"","parse-names":false,"suffix":""},{"dropping-particle":"","family":"Kabir Sulaiman","given":"Abdulwahab","non-dropping-particle":"","parse-names":false,"suffix":""},{"dropping-particle":"","family":"Muhammad Dayyab","given":"Farouq","non-dropping-particle":"","parse-names":false,"suffix":""},{"dropping-particle":"","family":"AB Khan","given":"Moien","non-dropping-particle":"","parse-names":false,"suffix":""},{"dropping-particle":"","family":"Idris Ahmad","given":"Saidu","non-dropping-particle":"","parse-names":false,"suffix":""},{"dropping-particle":"","family":"Abasi-okot Akpan","given":"Udoyen","non-dropping-particle":"","parse-names":false,"suffix":""},{"dropping-particle":"","family":"Ibrahim Usman","given":"Ummu Kulthum","non-dropping-particle":"","parse-names":false,"suffix":""},{"dropping-particle":"","family":"Tjjani Bako","given":"Abdulaziz","non-dropping-particle":"","parse-names":false,"suffix":""}],"container-title":"Vaccine","id":"ITEM-2","issue":"8","issued":{"date-parts":[["2023"]]},"page":"1503-1512","publisher":"Elsevier Ltd","title":"Prevalence, determinants, and reasons for malaria vaccine hesitancy among caregivers of under-five children in Nigeria: Results from a nationwide cross-sectional survey","type":"article-journal","volume":"41"},"uris":["http://www.mendeley.com/documents/?uuid=ee2dd747-559f-41c8-81ec-951c47402145"]}],"mendeley":{"formattedCitation":"[14,15]","plainTextFormattedCitation":"[14,15]","previouslyFormattedCitation":"[14,15]"},"properties":{"noteIndex":0},"schema":"https://github.com/citation-style-language/schema/raw/master/csl-citation.json"}</w:instrText>
      </w:r>
      <w:r w:rsidR="002578FF">
        <w:fldChar w:fldCharType="separate"/>
      </w:r>
      <w:r w:rsidR="00F440DE" w:rsidRPr="00F440DE">
        <w:rPr>
          <w:noProof/>
        </w:rPr>
        <w:t>[14,15]</w:t>
      </w:r>
      <w:r w:rsidR="002578FF">
        <w:fldChar w:fldCharType="end"/>
      </w:r>
      <w:r w:rsidRPr="00492861">
        <w:t>. Furthermore, the development of vaccines demands substantial financial investment and sustained support, which has been a challenge to secure. These multifaceted challenges highlight the complexity of malaria vaccine development and the need for concerted efforts and resources to overcome them and ultimately achieve a successful vaccine that can combat this global health threat effectively.</w:t>
      </w:r>
    </w:p>
    <w:p w14:paraId="61D8C993" w14:textId="63F9D0E6" w:rsidR="00B730CA" w:rsidRDefault="00B730CA" w:rsidP="00B730CA">
      <w:pPr>
        <w:rPr>
          <w:b/>
          <w:bCs/>
        </w:rPr>
      </w:pPr>
      <w:r>
        <w:rPr>
          <w:b/>
          <w:bCs/>
        </w:rPr>
        <w:t>Suitable targets attempted for the development of a Malaria Vaccine ?</w:t>
      </w:r>
    </w:p>
    <w:p w14:paraId="47900C51" w14:textId="2DF1C2A6" w:rsidR="009E6C44" w:rsidRDefault="00CC7906" w:rsidP="0021263E">
      <w:pPr>
        <w:jc w:val="both"/>
      </w:pPr>
      <w:r w:rsidRPr="00CC7906">
        <w:t xml:space="preserve">Based </w:t>
      </w:r>
      <w:r>
        <w:t xml:space="preserve">on the studies conducted till date besides designing whole parasite vaccines a lot of different </w:t>
      </w:r>
      <w:r w:rsidRPr="00CC7906">
        <w:rPr>
          <w:i/>
          <w:iCs/>
        </w:rPr>
        <w:t>Plasmodium</w:t>
      </w:r>
      <w:r>
        <w:t xml:space="preserve"> antigens have been targeted for vaccine development depending upon the final efficacy</w:t>
      </w:r>
      <w:r w:rsidR="003A04BD">
        <w:t xml:space="preserve"> of the vaccine</w:t>
      </w:r>
      <w:r>
        <w:t>, earliness of the stage, diversity</w:t>
      </w:r>
      <w:r w:rsidR="0067646B">
        <w:t xml:space="preserve"> of the antigen</w:t>
      </w:r>
      <w:r>
        <w:t xml:space="preserve"> etc. </w:t>
      </w:r>
      <w:r w:rsidR="002933CB">
        <w:t>Since</w:t>
      </w:r>
      <w:r w:rsidR="009F7713">
        <w:t xml:space="preserve"> there are a lot of stages involved during the development and infection of </w:t>
      </w:r>
      <w:r w:rsidR="009F7713" w:rsidRPr="00986607">
        <w:rPr>
          <w:i/>
          <w:iCs/>
        </w:rPr>
        <w:t>P. falciparum</w:t>
      </w:r>
      <w:r w:rsidR="009F7713">
        <w:rPr>
          <w:i/>
          <w:iCs/>
        </w:rPr>
        <w:t xml:space="preserve"> </w:t>
      </w:r>
      <w:r w:rsidR="009F7713">
        <w:t>the target antigens are grouped based on the stage at which they occur in the parasite’s life cycle.</w:t>
      </w:r>
      <w:r w:rsidR="0030374B">
        <w:t xml:space="preserve"> The most suitable candidate antigens in the pre-erythrocytic stage are </w:t>
      </w:r>
      <w:r w:rsidR="005F1E4C">
        <w:t>CSP and TRAP</w:t>
      </w:r>
      <w:r w:rsidR="008458CE">
        <w:t xml:space="preserve"> </w:t>
      </w:r>
      <w:r w:rsidR="008458CE">
        <w:fldChar w:fldCharType="begin" w:fldLock="1"/>
      </w:r>
      <w:r w:rsidR="008458CE">
        <w:instrText>ADDIN CSL_CITATION {"citationItems":[{"id":"ITEM-1","itemData":{"DOI":"10.3389/fimmu.2020.00190","ISSN":"16643224","PMID":"32153565","abstract":"Plasmodium spp.-infected mosquitos inject sporozoites into the skin of a mammalian host during a blood meal. These enter the host's circulatory system and establish an infection in the liver. After a silent metamorphosis, merozoites invade the blood leading to the symptomatic and transmissible stages of malaria. The silent pre-erythrocytic malaria stage represents a bottleneck in the disease which is ideal to block progression to clinical malaria, through chemotherapeutic and immunoprophylactic interventions. RTS,S/AS01, the only malaria vaccine close to licensure, although with poor efficacy, blocks the sporozoite invasion mainly through the action of antibodies against the CSP protein, a major component of the pellicle of the sporozoite. Strikingly, sterile protection against malaria can be obtained through immunization with radiation-attenuated sporozoites, genetically attenuated sporozoites or through chemoprophylaxis with infectious sporozoites in animals and humans, but the deployability of sporozoite-based live vaccines pose tremendous challenges. The protection induced by sporozoites occurs in the pre-erythrocytic stages and is mediated mainly by antibodies against the sporozoite and CD8+ T cells against peptides presented by MHC class I molecules in infected hepatocytes. Thus, the identification of malaria antigens expressed in the sporozoite and liver-stage may provide new vaccine candidates to be included, alone or in combination, as recombinant protein-based, virus-like particles or sub-unit virally-vectored vaccines. Here I review the efforts being made to identify Plasmodium falciparum antigens expressed during liver-stage with focus on the development of parasite, hepatocyte, mouse models, and resulting rate of infection in order to identify new vaccine candidates and to improve the efficacy of the current vaccines. Finally, I propose new approaches for the identification of liver-stage antigens based on immunopeptidomics.","author":[{"dropping-particle":"","family":"Bettencourt","given":"Paulo","non-dropping-particle":"","parse-names":false,"suffix":""}],"container-title":"Frontiers in Immunology","id":"ITEM-1","issue":"February","issued":{"date-parts":[["2020"]]},"page":"1-15","title":"Current Challenges in the Identification of Pre-Erythrocytic Malaria Vaccine Candidate Antigens","type":"article-journal","volume":"11"},"uris":["http://www.mendeley.com/documents/?uuid=20383169-7ac3-433d-8802-8aeedbdf48ac"]}],"mendeley":{"formattedCitation":"[16]","plainTextFormattedCitation":"[16]","previouslyFormattedCitation":"[16]"},"properties":{"noteIndex":0},"schema":"https://github.com/citation-style-language/schema/raw/master/csl-citation.json"}</w:instrText>
      </w:r>
      <w:r w:rsidR="008458CE">
        <w:fldChar w:fldCharType="separate"/>
      </w:r>
      <w:r w:rsidR="008458CE" w:rsidRPr="008458CE">
        <w:rPr>
          <w:noProof/>
        </w:rPr>
        <w:t>[16]</w:t>
      </w:r>
      <w:r w:rsidR="008458CE">
        <w:fldChar w:fldCharType="end"/>
      </w:r>
      <w:r w:rsidR="005F1E4C">
        <w:t>.</w:t>
      </w:r>
      <w:r w:rsidR="00D82317">
        <w:t xml:space="preserve"> CSP protein of </w:t>
      </w:r>
      <w:r w:rsidR="00D82317" w:rsidRPr="00856CD7">
        <w:rPr>
          <w:i/>
          <w:iCs/>
        </w:rPr>
        <w:t>P. falciparum</w:t>
      </w:r>
      <w:r w:rsidR="00D82317">
        <w:t xml:space="preserve"> sporozoites contains highly conserved protein domains structures which have been characterized by repeating amino acid, asparagine-alanine-asparagine-proline (NANP) motifs.</w:t>
      </w:r>
      <w:r w:rsidR="00856CD7">
        <w:t xml:space="preserve"> CSP has been shown to induce high antibody titers indicating their role in conferring protection in animal models. </w:t>
      </w:r>
      <w:r w:rsidR="00D82317" w:rsidRPr="00D82317">
        <w:t xml:space="preserve"> </w:t>
      </w:r>
      <w:r w:rsidR="00D82317">
        <w:t>TRAP,</w:t>
      </w:r>
      <w:r w:rsidR="00856CD7">
        <w:t xml:space="preserve"> </w:t>
      </w:r>
      <w:r w:rsidR="00D82317">
        <w:t xml:space="preserve">which is critical for sporozoite motility in one </w:t>
      </w:r>
      <w:r w:rsidR="00856CD7">
        <w:t xml:space="preserve">of the animal-based </w:t>
      </w:r>
      <w:r w:rsidR="00D82317">
        <w:t>study</w:t>
      </w:r>
      <w:r w:rsidR="00856CD7">
        <w:t xml:space="preserve"> </w:t>
      </w:r>
      <w:r w:rsidR="00D82317">
        <w:t>w</w:t>
      </w:r>
      <w:r w:rsidR="00856CD7">
        <w:t>hen produced as a</w:t>
      </w:r>
      <w:r w:rsidR="00D82317">
        <w:t xml:space="preserve"> recombinant </w:t>
      </w:r>
      <w:r w:rsidR="00D82317" w:rsidRPr="00856CD7">
        <w:rPr>
          <w:i/>
          <w:iCs/>
        </w:rPr>
        <w:t>P. falciparum</w:t>
      </w:r>
      <w:r w:rsidR="00D82317">
        <w:t xml:space="preserve"> TRAP (</w:t>
      </w:r>
      <w:proofErr w:type="spellStart"/>
      <w:r w:rsidR="00D82317">
        <w:t>PfTRAP</w:t>
      </w:r>
      <w:proofErr w:type="spellEnd"/>
      <w:r w:rsidR="00D82317">
        <w:t>)</w:t>
      </w:r>
      <w:r w:rsidR="00856CD7">
        <w:t xml:space="preserve"> protein</w:t>
      </w:r>
      <w:r w:rsidR="00D82317">
        <w:t xml:space="preserve"> along with</w:t>
      </w:r>
      <w:r w:rsidR="00856CD7">
        <w:t xml:space="preserve"> an</w:t>
      </w:r>
      <w:r w:rsidR="00D82317">
        <w:t xml:space="preserve"> adjuvant</w:t>
      </w:r>
      <w:r w:rsidR="00856CD7">
        <w:t xml:space="preserve"> has shown that</w:t>
      </w:r>
      <w:r w:rsidR="00D82317">
        <w:t xml:space="preserve"> </w:t>
      </w:r>
      <w:r w:rsidR="00856CD7">
        <w:t>v</w:t>
      </w:r>
      <w:r w:rsidR="00D82317">
        <w:t xml:space="preserve">accination with </w:t>
      </w:r>
      <w:proofErr w:type="spellStart"/>
      <w:r w:rsidR="00D82317">
        <w:t>PfTRAP</w:t>
      </w:r>
      <w:proofErr w:type="spellEnd"/>
      <w:r w:rsidR="00D82317">
        <w:t xml:space="preserve"> induced Th1</w:t>
      </w:r>
      <w:r w:rsidR="00856CD7">
        <w:t xml:space="preserve"> </w:t>
      </w:r>
      <w:r w:rsidR="00D82317">
        <w:t>immune response and high titers of protective IgG antibodies</w:t>
      </w:r>
      <w:r w:rsidR="008458CE">
        <w:t xml:space="preserve"> </w:t>
      </w:r>
      <w:r w:rsidR="008458CE">
        <w:fldChar w:fldCharType="begin" w:fldLock="1"/>
      </w:r>
      <w:r w:rsidR="008458CE">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8458CE">
        <w:fldChar w:fldCharType="separate"/>
      </w:r>
      <w:r w:rsidR="008458CE" w:rsidRPr="008458CE">
        <w:rPr>
          <w:noProof/>
        </w:rPr>
        <w:t>[1]</w:t>
      </w:r>
      <w:r w:rsidR="008458CE">
        <w:fldChar w:fldCharType="end"/>
      </w:r>
      <w:r w:rsidR="00856CD7">
        <w:t xml:space="preserve">. </w:t>
      </w:r>
      <w:r w:rsidR="00D82317" w:rsidRPr="00D82317">
        <w:t>Another target that has been pursued is the apical membrane antigen 1 (AMA1), a protein critical for merozoite invasion of human red blood cells. Preclinical studies with AMA1-based vaccines have shown promise in animal models, but clinical trials have encountered challenges in achieving high levels of protection</w:t>
      </w:r>
      <w:r w:rsidR="008458CE">
        <w:t xml:space="preserve"> </w:t>
      </w:r>
      <w:r w:rsidR="008458CE">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8458CE">
        <w:fldChar w:fldCharType="separate"/>
      </w:r>
      <w:r w:rsidR="008458CE" w:rsidRPr="008458CE">
        <w:rPr>
          <w:noProof/>
        </w:rPr>
        <w:t>[17]</w:t>
      </w:r>
      <w:r w:rsidR="008458CE">
        <w:fldChar w:fldCharType="end"/>
      </w:r>
      <w:r w:rsidR="00D82317" w:rsidRPr="00D82317">
        <w:t>. Other merozoite surface proteins, such as MSP1 and MSP2, have also been targeted, but their efficacy has been limited in clinical trials</w:t>
      </w:r>
      <w:r w:rsidR="008458CE">
        <w:t xml:space="preserve"> </w:t>
      </w:r>
      <w:r w:rsidR="008458CE">
        <w:fldChar w:fldCharType="begin" w:fldLock="1"/>
      </w:r>
      <w:r w:rsidR="00201347">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id":"ITEM-2","itemData":{"DOI":"10.4161/hv.6.8.11446","ISSN":"15548619","PMID":"20519960","abstract":"Since the recent call for a shift from malaria control to eradication, the role of asexual blood stage vaccines for falciparum malaria, which are not expected to prevent infection, has become less clear. However, blood stage antigens remain likely to be a critical component of a highly effective malaria vaccine. The inclusion of a blood stage component in a multistage malaria vaccine would not only prevent disease caused by \"leaky\" pre-erythrocytic immunity, but would also protect against epidemics in newly vulnerable populations. Recent clinical results of blood stage vaccine candidates have shown strain specific and partial efficacy, although no protection against clinical outcomes has been demonstrated in experimental infection or field trials to date. The current status of Plasmodium falciparum blood stage vaccine development is summarized and the potential role of these vaccines in the changed malaria landscape is discussed. Alternative preclinical and clinical development paths will speed iterative development. © 2010 Landes Bioscience.","author":[{"dropping-particle":"","family":"Ellis","given":"Ruth D.","non-dropping-particle":"","parse-names":false,"suffix":""},{"dropping-particle":"","family":"Sagara","given":"Issaka","non-dropping-particle":"","parse-names":false,"suffix":""},{"dropping-particle":"","family":"Doumbo","given":"Ogobara","non-dropping-particle":"","parse-names":false,"suffix":""},{"dropping-particle":"","family":"Wu","given":"Yimin","non-dropping-particle":"","parse-names":false,"suffix":""}],"container-title":"Human Vaccines","id":"ITEM-2","issue":"8","issued":{"date-parts":[["2010"]]},"page":"627-634","title":"Blood stage vaccines for Plasmodium falciparum: Current status and the way forward","type":"article-journal","volume":"6"},"uris":["http://www.mendeley.com/documents/?uuid=4bc2380c-cc75-4c57-bbf8-283baab9c054"]}],"mendeley":{"formattedCitation":"[4,18]","plainTextFormattedCitation":"[4,18]","previouslyFormattedCitation":"[4,18]"},"properties":{"noteIndex":0},"schema":"https://github.com/citation-style-language/schema/raw/master/csl-citation.json"}</w:instrText>
      </w:r>
      <w:r w:rsidR="008458CE">
        <w:fldChar w:fldCharType="separate"/>
      </w:r>
      <w:r w:rsidR="008458CE" w:rsidRPr="008458CE">
        <w:rPr>
          <w:noProof/>
        </w:rPr>
        <w:t>[4,18]</w:t>
      </w:r>
      <w:r w:rsidR="008458CE">
        <w:fldChar w:fldCharType="end"/>
      </w:r>
      <w:r w:rsidR="00D82317" w:rsidRPr="00D82317">
        <w:t>.</w:t>
      </w:r>
      <w:r w:rsidR="0037595F">
        <w:t xml:space="preserve"> Another interesting protein that has been targeted for Malaria vaccine development is RPL6. </w:t>
      </w:r>
      <w:r w:rsidR="00EF36B2">
        <w:t xml:space="preserve">Ribosomal protein RPL6 is a natural peptide antigen which is expressed by </w:t>
      </w:r>
      <w:r w:rsidR="00EF36B2" w:rsidRPr="00EF36B2">
        <w:rPr>
          <w:i/>
          <w:iCs/>
        </w:rPr>
        <w:t>Plasmodium</w:t>
      </w:r>
      <w:r w:rsidR="00EF36B2">
        <w:t xml:space="preserve"> during pre-erythrocytic stage infection.</w:t>
      </w:r>
      <w:r w:rsidR="005A2CF2">
        <w:t xml:space="preserve"> RPL6 targeting vaccines have shown effective protection by inducing liver </w:t>
      </w:r>
      <w:r w:rsidR="005A2CF2" w:rsidRPr="005A2CF2">
        <w:t>Tissue-resident memory (TRM)</w:t>
      </w:r>
      <w:r w:rsidR="005A2CF2">
        <w:t xml:space="preserve"> cell response against </w:t>
      </w:r>
      <w:r w:rsidR="005A2CF2" w:rsidRPr="005A2CF2">
        <w:rPr>
          <w:i/>
          <w:iCs/>
        </w:rPr>
        <w:t xml:space="preserve">P. </w:t>
      </w:r>
      <w:proofErr w:type="spellStart"/>
      <w:r w:rsidR="005A2CF2" w:rsidRPr="005A2CF2">
        <w:rPr>
          <w:i/>
          <w:iCs/>
        </w:rPr>
        <w:t>berghei</w:t>
      </w:r>
      <w:proofErr w:type="spellEnd"/>
      <w:r w:rsidR="005A2CF2">
        <w:t xml:space="preserve"> sporozoites challenge in mice</w:t>
      </w:r>
      <w:r w:rsidR="00201347">
        <w:t xml:space="preserve"> </w:t>
      </w:r>
      <w:r w:rsidR="00201347">
        <w:fldChar w:fldCharType="begin" w:fldLock="1"/>
      </w:r>
      <w:r w:rsidR="00201347">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201347">
        <w:fldChar w:fldCharType="separate"/>
      </w:r>
      <w:r w:rsidR="00201347" w:rsidRPr="00201347">
        <w:rPr>
          <w:noProof/>
        </w:rPr>
        <w:t>[1]</w:t>
      </w:r>
      <w:r w:rsidR="00201347">
        <w:fldChar w:fldCharType="end"/>
      </w:r>
      <w:r w:rsidR="005A2CF2">
        <w:t>.</w:t>
      </w:r>
      <w:r w:rsidR="00806FB8">
        <w:t xml:space="preserve"> </w:t>
      </w:r>
      <w:r w:rsidR="00806FB8" w:rsidRPr="00806FB8">
        <w:t>Liver Stage Antigen-5 (LSA-5)</w:t>
      </w:r>
      <w:r w:rsidR="00806FB8">
        <w:t xml:space="preserve"> is another candidate target which is highly antigenic and the prevalence of antibodies in individuals against this antigen living in endemic areas is extremely high (roughly 90%). Immunization with LSA-5 induced protection against both challenges of </w:t>
      </w:r>
      <w:r w:rsidR="00806FB8" w:rsidRPr="00CB0FA3">
        <w:rPr>
          <w:i/>
          <w:iCs/>
        </w:rPr>
        <w:t xml:space="preserve">P. </w:t>
      </w:r>
      <w:proofErr w:type="spellStart"/>
      <w:r w:rsidR="00806FB8" w:rsidRPr="00CB0FA3">
        <w:rPr>
          <w:i/>
          <w:iCs/>
        </w:rPr>
        <w:t>yoelii</w:t>
      </w:r>
      <w:proofErr w:type="spellEnd"/>
      <w:r w:rsidR="00806FB8">
        <w:t xml:space="preserve"> (in mice) and P. falciparum (in </w:t>
      </w:r>
      <w:proofErr w:type="spellStart"/>
      <w:r w:rsidR="00806FB8">
        <w:t>Aotus</w:t>
      </w:r>
      <w:proofErr w:type="spellEnd"/>
      <w:r w:rsidR="00806FB8">
        <w:t xml:space="preserve"> monkeys). The results suggest that LSA-5 could be an important antigen candidate for an anti-malaria subunit pre-erythrocytic vaccine</w:t>
      </w:r>
      <w:r w:rsidR="00201347">
        <w:t xml:space="preserve"> </w:t>
      </w:r>
      <w:r w:rsidR="00201347">
        <w:fldChar w:fldCharType="begin" w:fldLock="1"/>
      </w:r>
      <w:r w:rsidR="0089548F">
        <w:instrText>ADDIN CSL_CITATION {"citationItems":[{"id":"ITEM-1","itemData":{"DOI":"10.3390/pathogens12020247","ISSN":"20760817","PMID":"36839519","abstract":"Malaria is a parasitic infection that is a great public health concern and is responsible for high mortality rates worldwide. Different strategies have been employed to improve disease control, demonstrating the ineffectiveness of controlling vectors, and parasite resistance to antimalarial drugs requires the development of an effective preventive vaccine. There are countless challenges to the development of such a vaccine directly related to the parasite’s complex life cycle. After more than four decades of basic research and clinical trials, the World Health Organization (WHO) has recommended the pre-erythrocytic Plasmodium falciparum (RTS, S) malaria vaccine for widespread use among children living in malaria-endemic areas. However, there is a consensus that major improvements are needed to develop a vaccine with a greater epidemiological impact in endemic areas. This review discusses novel strategies for malaria vaccine design taking the target stages within the parasite cycle into account. The design of the multi-component vaccine shows considerable potential, especially as it involves transmission-blocking vaccines (TBVs) that eliminate the parasite’s replication towards sporozoite stage parasites during a blood meal of female anopheline mosquitoes. Significant improvements have been made but additional efforts to achieve an efficient vaccine are required to improve control measures. Different strategies have been employed, thus demonstrating the ineffectiveness in controlling vectors, and parasite resistance to antimalarial drugs requires the development of a preventive vaccine. Despite having a vaccine in an advanced stage of development, such as the RTS, S malaria vaccine, the search for an effective vaccine against malaria is far from over. This review discusses novel strategies for malaria vaccine design taking into account the target stages within the parasite’s life cycle.","author":[{"dropping-particle":"","family":"Mariano","given":"Reysla Maria da Silveira","non-dropping-particle":"","parse-names":false,"suffix":""},{"dropping-particle":"","family":"Gonçalves","given":"Ana Alice Maia","non-dropping-particle":"","parse-names":false,"suffix":""},{"dropping-particle":"de","family":"Oliveira","given":"Diana Souza","non-dropping-particle":"","parse-names":false,"suffix":""},{"dropping-particle":"","family":"Ribeiro","given":"Helen Silva","non-dropping-particle":"","parse-names":false,"suffix":""},{"dropping-particle":"","family":"Pereira","given":"Diogo Fonseca Soares","non-dropping-particle":"","parse-names":false,"suffix":""},{"dropping-particle":"","family":"Santos","given":"Ingrid Soares","non-dropping-particle":"","parse-names":false,"suffix":""},{"dropping-particle":"","family":"Lair","given":"Daniel Ferreira","non-dropping-particle":"","parse-names":false,"suffix":""},{"dropping-particle":"da","family":"Silva","given":"Augusto Ventura","non-dropping-particle":"","parse-names":false,"suffix":""},{"dropping-particle":"","family":"Galdino","given":"Alexsandro Sobreira","non-dropping-particle":"","parse-names":false,"suffix":""},{"dropping-particle":"","family":"Chávez-Fumagalli","given":"Miguel Angel","non-dropping-particle":"","parse-names":false,"suffix":""},{"dropping-particle":"da","family":"Silveira-Lemos","given":"Denise","non-dropping-particle":"","parse-names":false,"suffix":""},{"dropping-particle":"","family":"Dutra","given":"Walderez Ornelas","non-dropping-particle":"","parse-names":false,"suffix":""},{"dropping-particle":"","family":"Giunchetti","given":"Rodolfo Cordeiro","non-dropping-particle":"","parse-names":false,"suffix":""}],"container-title":"Pathogens","id":"ITEM-1","issue":"2","issued":{"date-parts":[["2023"]]},"title":"A Review of Major Patents on Potential Malaria Vaccine Targets","type":"article-journal","volume":"12"},"uris":["http://www.mendeley.com/documents/?uuid=dd60bf69-be9c-453f-8a65-a7f8d56aad1a"]}],"mendeley":{"formattedCitation":"[3]","plainTextFormattedCitation":"[3]","previouslyFormattedCitation":"[3]"},"properties":{"noteIndex":0},"schema":"https://github.com/citation-style-language/schema/raw/master/csl-citation.json"}</w:instrText>
      </w:r>
      <w:r w:rsidR="00201347">
        <w:fldChar w:fldCharType="separate"/>
      </w:r>
      <w:r w:rsidR="00201347" w:rsidRPr="00201347">
        <w:rPr>
          <w:noProof/>
        </w:rPr>
        <w:t>[3]</w:t>
      </w:r>
      <w:r w:rsidR="00201347">
        <w:fldChar w:fldCharType="end"/>
      </w:r>
      <w:r w:rsidR="00806FB8">
        <w:t xml:space="preserve">. </w:t>
      </w:r>
      <w:r w:rsidR="0021263E">
        <w:t xml:space="preserve">Based on genetic diversity analysis, low genetic diversity and highly conserved sequences have been reported in </w:t>
      </w:r>
      <w:r w:rsidR="0021263E" w:rsidRPr="0021263E">
        <w:rPr>
          <w:i/>
          <w:iCs/>
        </w:rPr>
        <w:t>P. vivax</w:t>
      </w:r>
      <w:r w:rsidR="0021263E">
        <w:t xml:space="preserve"> leading to vaccine candidate antigen MSP119</w:t>
      </w:r>
      <w:r w:rsidR="0089548F">
        <w:t xml:space="preserve"> </w:t>
      </w:r>
      <w:r w:rsidR="0089548F">
        <w:fldChar w:fldCharType="begin" w:fldLock="1"/>
      </w:r>
      <w:r w:rsidR="0089548F">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89548F">
        <w:fldChar w:fldCharType="separate"/>
      </w:r>
      <w:r w:rsidR="0089548F" w:rsidRPr="0089548F">
        <w:rPr>
          <w:noProof/>
        </w:rPr>
        <w:t>[1]</w:t>
      </w:r>
      <w:r w:rsidR="0089548F">
        <w:fldChar w:fldCharType="end"/>
      </w:r>
      <w:r w:rsidR="0021263E">
        <w:t>.</w:t>
      </w:r>
      <w:r w:rsidR="00C737C7">
        <w:t xml:space="preserve"> </w:t>
      </w:r>
      <w:r w:rsidR="00806FB8">
        <w:t xml:space="preserve">In erythrocytic stage, </w:t>
      </w:r>
      <w:r w:rsidR="0021263E" w:rsidRPr="0021263E">
        <w:t xml:space="preserve">Reticulocyte-binding proteins homologous of </w:t>
      </w:r>
      <w:r w:rsidR="0021263E" w:rsidRPr="009E6C44">
        <w:rPr>
          <w:i/>
          <w:iCs/>
        </w:rPr>
        <w:t>P. falciparum</w:t>
      </w:r>
      <w:r w:rsidR="0021263E" w:rsidRPr="0021263E">
        <w:t xml:space="preserve"> family (</w:t>
      </w:r>
      <w:proofErr w:type="spellStart"/>
      <w:r w:rsidR="0021263E" w:rsidRPr="0021263E">
        <w:t>PfRh</w:t>
      </w:r>
      <w:proofErr w:type="spellEnd"/>
      <w:r w:rsidR="0021263E">
        <w:t xml:space="preserve">) which are involved in binding and initiating invasive merozoite entry into erythrocytes are suitable vaccine targets. </w:t>
      </w:r>
      <w:r w:rsidR="009E6C44">
        <w:t>Further studies are in continuation to discover more erythrocytic target antigens for malaria vaccine.</w:t>
      </w:r>
      <w:r w:rsidR="00C737C7">
        <w:t xml:space="preserve"> </w:t>
      </w:r>
      <w:r w:rsidR="003632DE">
        <w:t xml:space="preserve">In sexual stage, antigens like </w:t>
      </w:r>
      <w:r w:rsidR="003632DE" w:rsidRPr="003632DE">
        <w:rPr>
          <w:i/>
          <w:iCs/>
        </w:rPr>
        <w:t>P. falciparum</w:t>
      </w:r>
      <w:r w:rsidR="003632DE" w:rsidRPr="003632DE">
        <w:t xml:space="preserve"> 48/45 (Pfs48/45)</w:t>
      </w:r>
      <w:r w:rsidR="003632DE">
        <w:t xml:space="preserve"> which plays a key role in male gamete fertility and zygote formation has been used as a candidate malaria vaccine target. Besides that, </w:t>
      </w:r>
      <w:r w:rsidR="003632DE" w:rsidRPr="003632DE">
        <w:rPr>
          <w:i/>
          <w:iCs/>
        </w:rPr>
        <w:t>P. falciparum</w:t>
      </w:r>
      <w:r w:rsidR="003632DE" w:rsidRPr="003632DE">
        <w:t xml:space="preserve"> P47 (Pfs47) or </w:t>
      </w:r>
      <w:r w:rsidR="003632DE" w:rsidRPr="003632DE">
        <w:rPr>
          <w:i/>
          <w:iCs/>
        </w:rPr>
        <w:t>P. vivax</w:t>
      </w:r>
      <w:r w:rsidR="003632DE" w:rsidRPr="003632DE">
        <w:t xml:space="preserve"> P47 (Pfs47) surface antigens</w:t>
      </w:r>
      <w:r w:rsidR="003632DE">
        <w:t xml:space="preserve"> and </w:t>
      </w:r>
      <w:r w:rsidR="003632DE" w:rsidRPr="003632DE">
        <w:rPr>
          <w:i/>
          <w:iCs/>
        </w:rPr>
        <w:t>P. falciparum</w:t>
      </w:r>
      <w:r w:rsidR="003632DE" w:rsidRPr="003632DE">
        <w:t xml:space="preserve"> gliding-associated protein 50 (PfGAP50)</w:t>
      </w:r>
      <w:r w:rsidR="003632DE">
        <w:t xml:space="preserve"> have also been tried as candidate malaria vaccine targets in sexual stage of </w:t>
      </w:r>
      <w:r w:rsidR="003632DE" w:rsidRPr="003632DE">
        <w:rPr>
          <w:i/>
          <w:iCs/>
        </w:rPr>
        <w:t>Plasmodium</w:t>
      </w:r>
      <w:r w:rsidR="0089548F">
        <w:rPr>
          <w:i/>
          <w:iCs/>
        </w:rPr>
        <w:t xml:space="preserve"> </w:t>
      </w:r>
      <w:r w:rsidR="0089548F">
        <w:rPr>
          <w:i/>
          <w:iCs/>
        </w:rPr>
        <w:fldChar w:fldCharType="begin" w:fldLock="1"/>
      </w:r>
      <w:r w:rsidR="006525CF">
        <w:rPr>
          <w:i/>
          <w:iCs/>
        </w:rPr>
        <w:instrText>ADDIN CSL_CITATION {"citationItems":[{"id":"ITEM-1","itemData":{"DOI":"10.3390/pathogens12020247","ISSN":"20760817","PMID":"36839519","abstract":"Malaria is a parasitic infection that is a great public health concern and is responsible for high mortality rates worldwide. Different strategies have been employed to improve disease control, demonstrating the ineffectiveness of controlling vectors, and parasite resistance to antimalarial drugs requires the development of an effective preventive vaccine. There are countless challenges to the development of such a vaccine directly related to the parasite’s complex life cycle. After more than four decades of basic research and clinical trials, the World Health Organization (WHO) has recommended the pre-erythrocytic Plasmodium falciparum (RTS, S) malaria vaccine for widespread use among children living in malaria-endemic areas. However, there is a consensus that major improvements are needed to develop a vaccine with a greater epidemiological impact in endemic areas. This review discusses novel strategies for malaria vaccine design taking the target stages within the parasite cycle into account. The design of the multi-component vaccine shows considerable potential, especially as it involves transmission-blocking vaccines (TBVs) that eliminate the parasite’s replication towards sporozoite stage parasites during a blood meal of female anopheline mosquitoes. Significant improvements have been made but additional efforts to achieve an efficient vaccine are required to improve control measures. Different strategies have been employed, thus demonstrating the ineffectiveness in controlling vectors, and parasite resistance to antimalarial drugs requires the development of a preventive vaccine. Despite having a vaccine in an advanced stage of development, such as the RTS, S malaria vaccine, the search for an effective vaccine against malaria is far from over. This review discusses novel strategies for malaria vaccine design taking into account the target stages within the parasite’s life cycle.","author":[{"dropping-particle":"","family":"Mariano","given":"Reysla Maria da Silveira","non-dropping-particle":"","parse-names":false,"suffix":""},{"dropping-particle":"","family":"Gonçalves","given":"Ana Alice Maia","non-dropping-particle":"","parse-names":false,"suffix":""},{"dropping-particle":"de","family":"Oliveira","given":"Diana Souza","non-dropping-particle":"","parse-names":false,"suffix":""},{"dropping-particle":"","family":"Ribeiro","given":"Helen Silva","non-dropping-particle":"","parse-names":false,"suffix":""},{"dropping-particle":"","family":"Pereira","given":"Diogo Fonseca Soares","non-dropping-particle":"","parse-names":false,"suffix":""},{"dropping-particle":"","family":"Santos","given":"Ingrid Soares","non-dropping-particle":"","parse-names":false,"suffix":""},{"dropping-particle":"","family":"Lair","given":"Daniel Ferreira","non-dropping-particle":"","parse-names":false,"suffix":""},{"dropping-particle":"da","family":"Silva","given":"Augusto Ventura","non-dropping-particle":"","parse-names":false,"suffix":""},{"dropping-particle":"","family":"Galdino","given":"Alexsandro Sobreira","non-dropping-particle":"","parse-names":false,"suffix":""},{"dropping-particle":"","family":"Chávez-Fumagalli","given":"Miguel Angel","non-dropping-particle":"","parse-names":false,"suffix":""},{"dropping-particle":"da","family":"Silveira-Lemos","given":"Denise","non-dropping-particle":"","parse-names":false,"suffix":""},{"dropping-particle":"","family":"Dutra","given":"Walderez Ornelas","non-dropping-particle":"","parse-names":false,"suffix":""},{"dropping-particle":"","family":"Giunchetti","given":"Rodolfo Cordeiro","non-dropping-particle":"","parse-names":false,"suffix":""}],"container-title":"Pathogens","id":"ITEM-1","issue":"2","issued":{"date-parts":[["2023"]]},"title":"A Review of Major Patents on Potential Malaria Vaccine Targets","type":"article-journal","volume":"12"},"uris":["http://www.mendeley.com/documents/?uuid=dd60bf69-be9c-453f-8a65-a7f8d56aad1a"]}],"mendeley":{"formattedCitation":"[3]","plainTextFormattedCitation":"[3]","previouslyFormattedCitation":"[3]"},"properties":{"noteIndex":0},"schema":"https://github.com/citation-style-language/schema/raw/master/csl-citation.json"}</w:instrText>
      </w:r>
      <w:r w:rsidR="0089548F">
        <w:rPr>
          <w:i/>
          <w:iCs/>
        </w:rPr>
        <w:fldChar w:fldCharType="separate"/>
      </w:r>
      <w:r w:rsidR="0089548F" w:rsidRPr="0089548F">
        <w:rPr>
          <w:iCs/>
          <w:noProof/>
        </w:rPr>
        <w:t>[3]</w:t>
      </w:r>
      <w:r w:rsidR="0089548F">
        <w:rPr>
          <w:i/>
          <w:iCs/>
        </w:rPr>
        <w:fldChar w:fldCharType="end"/>
      </w:r>
      <w:r w:rsidR="003632DE">
        <w:t>.</w:t>
      </w:r>
    </w:p>
    <w:p w14:paraId="44D8668B" w14:textId="57FD1998" w:rsidR="00B730CA" w:rsidRDefault="00B730CA" w:rsidP="00B730CA">
      <w:pPr>
        <w:rPr>
          <w:b/>
          <w:bCs/>
        </w:rPr>
      </w:pPr>
      <w:r>
        <w:rPr>
          <w:b/>
          <w:bCs/>
        </w:rPr>
        <w:t xml:space="preserve">Different Types of candidate Malaria Vaccines, their upsides and downfalls </w:t>
      </w:r>
    </w:p>
    <w:p w14:paraId="23D248B0" w14:textId="0149C47F" w:rsidR="00CC7906" w:rsidRDefault="00ED74F7" w:rsidP="00ED74F7">
      <w:pPr>
        <w:jc w:val="both"/>
      </w:pPr>
      <w:r>
        <w:lastRenderedPageBreak/>
        <w:t>The need to develop vaccine against malaria has been in discussion since 1897, close to the period when the parasite got discovered</w:t>
      </w:r>
      <w:r w:rsidR="006E3DBA">
        <w:t xml:space="preserve"> but as discussed earlier the development has been challenging till date. </w:t>
      </w:r>
      <w:r w:rsidR="00FD1B41">
        <w:t>Below are the different types of Malaria Vaccines in development as of date.</w:t>
      </w:r>
    </w:p>
    <w:p w14:paraId="0C9E80C4" w14:textId="7ACCC50F" w:rsidR="005817CC" w:rsidRPr="00ED74F7" w:rsidRDefault="005817CC" w:rsidP="00ED74F7">
      <w:pPr>
        <w:jc w:val="both"/>
      </w:pPr>
      <w:r>
        <w:t>BASED ON STAGES</w:t>
      </w:r>
    </w:p>
    <w:p w14:paraId="57488AD7" w14:textId="0CB6F585" w:rsidR="00FC23B0" w:rsidRDefault="00B35734" w:rsidP="00FC23B0">
      <w:pPr>
        <w:jc w:val="both"/>
      </w:pPr>
      <w:r>
        <w:t>whole sporozoite vaccines (WSV)</w:t>
      </w:r>
      <w:r w:rsidR="00FC23B0">
        <w:t xml:space="preserve">: </w:t>
      </w:r>
      <w:r w:rsidR="00FC23B0" w:rsidRPr="00FC23B0">
        <w:t xml:space="preserve">Whole sporozoite vaccines (WSVs) are a type of malaria vaccine that use live, weakened (attenuated) or radiation-attenuated malaria sporozoites as the vaccine antigen. Unlike subunit vaccines that use specific components of the parasite, WSVs utilize the entire sporozoite stage of the </w:t>
      </w:r>
      <w:r w:rsidR="00FC23B0" w:rsidRPr="0061213D">
        <w:rPr>
          <w:i/>
          <w:iCs/>
        </w:rPr>
        <w:t>Plasmodium</w:t>
      </w:r>
      <w:r w:rsidR="00FC23B0" w:rsidRPr="00FC23B0">
        <w:t xml:space="preserve"> parasite to induce an immune response. This approach aims to mimic natural infection and elicit robust immune responses against multiple stages of the parasite's lifecycle.</w:t>
      </w:r>
      <w:r w:rsidR="00E23B3E">
        <w:t xml:space="preserve"> </w:t>
      </w:r>
      <w:r w:rsidR="00E23B3E" w:rsidRPr="00E23B3E">
        <w:t xml:space="preserve">The Sanaria® </w:t>
      </w:r>
      <w:proofErr w:type="spellStart"/>
      <w:r w:rsidR="00E23B3E" w:rsidRPr="00E23B3E">
        <w:t>PfSPZ</w:t>
      </w:r>
      <w:proofErr w:type="spellEnd"/>
      <w:r w:rsidR="00E23B3E" w:rsidRPr="00E23B3E">
        <w:t xml:space="preserve"> Vaccine is a leading example of a whole sporozoite vaccine. It is a radiation-attenuated sporozoite vaccine that uses live sporozoites irradiated with gamma radiation to render them non-infectious</w:t>
      </w:r>
      <w:r w:rsidR="005F66E1">
        <w:t xml:space="preserve"> </w:t>
      </w:r>
      <w:r w:rsidR="005F66E1">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5F66E1">
        <w:fldChar w:fldCharType="separate"/>
      </w:r>
      <w:r w:rsidR="008458CE" w:rsidRPr="008458CE">
        <w:rPr>
          <w:noProof/>
        </w:rPr>
        <w:t>[17]</w:t>
      </w:r>
      <w:r w:rsidR="005F66E1">
        <w:fldChar w:fldCharType="end"/>
      </w:r>
      <w:r w:rsidR="00E23B3E" w:rsidRPr="00E23B3E">
        <w:t xml:space="preserve">. Clinical trials have shown that this vaccine can provide high levels of protection against controlled human malaria infection (CHMI) in vaccinated individuals. The Sanaria® </w:t>
      </w:r>
      <w:proofErr w:type="spellStart"/>
      <w:r w:rsidR="00E23B3E" w:rsidRPr="00E23B3E">
        <w:t>PfSPZ</w:t>
      </w:r>
      <w:proofErr w:type="spellEnd"/>
      <w:r w:rsidR="00E23B3E" w:rsidRPr="00E23B3E">
        <w:t xml:space="preserve"> Vaccine has demonstrated promising results in both adults and children, making it one of the most advanced WSV candidates.</w:t>
      </w:r>
      <w:r w:rsidR="00E23B3E">
        <w:t xml:space="preserve"> </w:t>
      </w:r>
      <w:r w:rsidR="00E23B3E" w:rsidRPr="00E23B3E">
        <w:t>The SPf66 vaccine was one of the earliest whole sporozoite vaccine candidates. It consisted of a mixture of synthetic peptides derived from different sporozoite surface antigens. However, despite initial hopes, clinical trials showed limited efficacy, and the vaccine failed to provide significant protection against malaria. Consequently, the SPf66 vaccine was not widely adopted for malaria control efforts</w:t>
      </w:r>
      <w:r w:rsidR="004B6E46">
        <w:t xml:space="preserve"> </w:t>
      </w:r>
      <w:r w:rsidR="004B6E46">
        <w:fldChar w:fldCharType="begin" w:fldLock="1"/>
      </w:r>
      <w:r w:rsidR="00201347">
        <w:instrText>ADDIN CSL_CITATION {"citationItems":[{"id":"ITEM-1","itemData":{"DOI":"10.1146/annurev.immunol.16.1.57","ISSN":"07320582","PMID":"9597124","abstract":"In the past 10 years, our knowledge of the malaria parasite has increased enormously: identification and analysis of parasite antigens, demonstration of protection of monkeys and mice following immunization with these antigens, and better understanding of the mechanisms of immunity to malaria and the pathogenesis of disease in malaria. Powerful new adjuvants have been developed, some of which--it is hoped--will be suitable for human use. Recently, a successful human trial of a vaccine aimed at sporozoites (the stage inoculated by mosquitoes) was completed. However, it is the red blood cell stage of the parasite that causes disease, and it is against this stage--in which the parasite grows at an exponential rate--that it has proven very difficult to induce a protective immune response by vaccination. This review focuses on recent exciting developments toward a blood-stage vaccine. We analyze the major obstacles to vaccine development and outline a strategy involving public- and industry-funded research that should result in development of a vaccine.","author":[{"dropping-particle":"","family":"Good","given":"Michael F.","non-dropping-particle":"","parse-names":false,"suffix":""},{"dropping-particle":"","family":"Kaslow","given":"David C.","non-dropping-particle":"","parse-names":false,"suffix":""},{"dropping-particle":"","family":"Miller","given":"Louis H.","non-dropping-particle":"","parse-names":false,"suffix":""}],"container-title":"Annual Review of Immunology","id":"ITEM-1","issued":{"date-parts":[["1998"]]},"page":"57-87","title":"Pathways and strategies for developing a malaria blood-stage vaccine","type":"article-journal","volume":"16"},"uris":["http://www.mendeley.com/documents/?uuid=fed39a19-0607-4688-ac95-e8ecaee9d0aa"]},{"id":"ITEM-2","itemData":{"DOI":"10.1016/j.vaccine.2015.09.110","ISSN":"18732518","PMID":"26475447","abstract":"Prospects for malaria eradication will be greatly enhanced by an effective vaccine, but parasite genetic diversity poses a major impediment to malaria vaccine efficacy. In recent pre-clinical and field trials, vaccines based on polymorphic Plasmodium falciparum antigens have shown efficacy only against homologous strains, raising the specter of allele-specific immunity such as that which plagues vaccines against influenza and HIV. The most advanced malaria vaccine, RTS, S, targets relatively conserved epitopes on the P. falciparum circumsporozoite protein. After more than 40 years of development and testing, RTS, S, has shown significant but modest efficacy against clinical malaria in phase 2 and 3 trials. Ongoing phase 2 studies of an irradiated sporozoite vaccine will ascertain whether the full protection against homologous experimental malaria challenge conferred by high doses of a whole organism vaccine can provide protection against diverse strains in the field. Here we review and evaluate approaches being taken to design broadly cross-protective malaria vaccines.","author":[{"dropping-particle":"","family":"Ouattara","given":"Amed","non-dropping-particle":"","parse-names":false,"suffix":""},{"dropping-particle":"","family":"Barry","given":"Alyssa E.","non-dropping-particle":"","parse-names":false,"suffix":""},{"dropping-particle":"","family":"Dutta","given":"Sheetij","non-dropping-particle":"","parse-names":false,"suffix":""},{"dropping-particle":"","family":"Remarque","given":"Edmond J.","non-dropping-particle":"","parse-names":false,"suffix":""},{"dropping-particle":"","family":"Beeson","given":"James G.","non-dropping-particle":"","parse-names":false,"suffix":""},{"dropping-particle":"V.","family":"Plowe","given":"Christopher","non-dropping-particle":"","parse-names":false,"suffix":""}],"container-title":"Vaccine","id":"ITEM-2","issue":"52","issued":{"date-parts":[["2015"]]},"page":"7506-7512","publisher":"Elsevier Ltd","title":"Designing malaria vaccines to circumvent antigen variability","type":"article-journal","volume":"33"},"uris":["http://www.mendeley.com/documents/?uuid=cedbc30f-773b-4499-9593-89effd71518d"]}],"mendeley":{"formattedCitation":"[19,20]","plainTextFormattedCitation":"[19,20]","previouslyFormattedCitation":"[19,20]"},"properties":{"noteIndex":0},"schema":"https://github.com/citation-style-language/schema/raw/master/csl-citation.json"}</w:instrText>
      </w:r>
      <w:r w:rsidR="004B6E46">
        <w:fldChar w:fldCharType="separate"/>
      </w:r>
      <w:r w:rsidR="008458CE" w:rsidRPr="008458CE">
        <w:rPr>
          <w:noProof/>
        </w:rPr>
        <w:t>[19,20]</w:t>
      </w:r>
      <w:r w:rsidR="004B6E46">
        <w:fldChar w:fldCharType="end"/>
      </w:r>
      <w:r w:rsidR="00E23B3E" w:rsidRPr="00E23B3E">
        <w:t>.</w:t>
      </w:r>
      <w:r w:rsidR="00E23B3E">
        <w:t xml:space="preserve"> </w:t>
      </w:r>
      <w:r w:rsidR="00E23B3E" w:rsidRPr="00E23B3E">
        <w:t xml:space="preserve">The PfCS102 vaccine was based on the circumsporozoite protein (CSP) of the </w:t>
      </w:r>
      <w:r w:rsidR="00E23B3E" w:rsidRPr="00E23B3E">
        <w:rPr>
          <w:i/>
          <w:iCs/>
        </w:rPr>
        <w:t xml:space="preserve">Plasmodium falciparum </w:t>
      </w:r>
      <w:r w:rsidR="00E23B3E" w:rsidRPr="00612821">
        <w:t>parasite</w:t>
      </w:r>
      <w:r w:rsidR="00E23B3E" w:rsidRPr="00E23B3E">
        <w:t>. It used recombinant CSP combined with an adjuvant to boost the immune response. While initial preclinical studies showed promise, subsequent phase II clinical trials in Africa demonstrated insufficient protective efficacy, leading to discontinuation of further development</w:t>
      </w:r>
      <w:r w:rsidR="00662D5E">
        <w:t xml:space="preserve"> </w:t>
      </w:r>
      <w:r w:rsidR="00662D5E">
        <w:fldChar w:fldCharType="begin" w:fldLock="1"/>
      </w:r>
      <w:r w:rsidR="00961282">
        <w:instrText>ADDIN CSL_CITATION {"citationItems":[{"id":"ITEM-1","itemData":{"DOI":"10.1016/j.vaccine.2010.07.067","ISSN":"0264410X","PMID":"20691266","abstract":"The aim of this Phase I/IIa double-blind controlled trial was to test the efficacy of the sporozoite-based malaria vaccine PfCS 282-383 (PfCS102) to protect against Plasmodium falciparum parasitaemia. 16 volunteers were randomized to receive twice 30 μg of PfCS102 formulated in Montanide ISA 720 or ISA 720 alone (control). Two weeks after 2nd immunization, volunteers were challenged using 5 infected mosquitoes. All vaccinees developed antibodies against PfCS102 versus none control. 8/8 vaccinees and 6/6 controls challenged developed malaria parasitaemia. The duration from infection to onset of patent parasitaemia was similar in both groups (214. h in vaccinees and 216 in controls). PfCS102 is safe and immunogenic but provides no protection against artificial challenge in its current formulation. © 2010 Elsevier Ltd.","author":[{"dropping-particle":"","family":"Genton","given":"Blaise","non-dropping-particle":"","parse-names":false,"suffix":""},{"dropping-particle":"","family":"D'Acremont","given":"Valérie","non-dropping-particle":"","parse-names":false,"suffix":""},{"dropping-particle":"","family":"Lurati-Ruiz","given":"Floriana","non-dropping-particle":"","parse-names":false,"suffix":""},{"dropping-particle":"","family":"Verhage","given":"Daniele","non-dropping-particle":"","parse-names":false,"suffix":""},{"dropping-particle":"","family":"Audran","given":"Régine","non-dropping-particle":"","parse-names":false,"suffix":""},{"dropping-particle":"","family":"Hermsen","given":"Cornelus","non-dropping-particle":"","parse-names":false,"suffix":""},{"dropping-particle":"","family":"Wolters","given":"Liselotte","non-dropping-particle":"","parse-names":false,"suffix":""},{"dropping-particle":"","family":"Reymond","given":"Christophe","non-dropping-particle":"","parse-names":false,"suffix":""},{"dropping-particle":"","family":"Spertini","given":"François","non-dropping-particle":"","parse-names":false,"suffix":""},{"dropping-particle":"","family":"Sauerwein","given":"Robert","non-dropping-particle":"","parse-names":false,"suffix":""}],"container-title":"Vaccine","id":"ITEM-1","issue":"40","issued":{"date-parts":[["2010"]]},"page":"6573-6580","title":"Randomized double-blind controlled Phase I/IIa trial to assess the efficacy of malaria vaccine PfCS102 to protect against challenge with P. falciparum","type":"article-journal","volume":"28"},"uris":["http://www.mendeley.com/documents/?uuid=8aae55b4-99f1-4483-8bd2-b91b497cf701"]}],"mendeley":{"formattedCitation":"[21]","plainTextFormattedCitation":"[21]","previouslyFormattedCitation":"[21]"},"properties":{"noteIndex":0},"schema":"https://github.com/citation-style-language/schema/raw/master/csl-citation.json"}</w:instrText>
      </w:r>
      <w:r w:rsidR="00662D5E">
        <w:fldChar w:fldCharType="separate"/>
      </w:r>
      <w:r w:rsidR="00662D5E" w:rsidRPr="00662D5E">
        <w:rPr>
          <w:noProof/>
        </w:rPr>
        <w:t>[21]</w:t>
      </w:r>
      <w:r w:rsidR="00662D5E">
        <w:fldChar w:fldCharType="end"/>
      </w:r>
      <w:r w:rsidR="00E23B3E" w:rsidRPr="00E23B3E">
        <w:t>.</w:t>
      </w:r>
      <w:r w:rsidR="00E23B3E">
        <w:t xml:space="preserve"> </w:t>
      </w:r>
    </w:p>
    <w:p w14:paraId="5B7FEE1E" w14:textId="71584038" w:rsidR="00B35734" w:rsidRDefault="00B35734" w:rsidP="00FC23B0">
      <w:pPr>
        <w:jc w:val="both"/>
      </w:pPr>
      <w:r>
        <w:t>TBV (Transmission Blocking Vaccines)</w:t>
      </w:r>
      <w:r w:rsidR="00FC23B0">
        <w:t xml:space="preserve">: </w:t>
      </w:r>
      <w:r w:rsidR="00FC23B0" w:rsidRPr="00FC23B0">
        <w:t>Transmission-blocking vaccines (TBVs) are a unique type of malaria vaccine designed to interrupt the transmission of the malaria parasite from humans to mosquitoes. Unlike traditional vaccines that primarily aim to protect the vaccinated individual from clinical disease, TBVs target antigens expressed on the sexual stages (gametocytes) of the Plasmodium parasite, which are responsible for infecting mosquitoes during a blood meal. By targeting these sexual stages, TBVs aim to prevent the transmission of malaria from human hosts to mosquito vectors, thus interrupting the malaria transmission cycle</w:t>
      </w:r>
      <w:r w:rsidR="00B93621">
        <w:t xml:space="preserve"> </w:t>
      </w:r>
      <w:r w:rsidR="00B93621">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B93621">
        <w:fldChar w:fldCharType="separate"/>
      </w:r>
      <w:r w:rsidR="008458CE" w:rsidRPr="008458CE">
        <w:rPr>
          <w:noProof/>
        </w:rPr>
        <w:t>[17]</w:t>
      </w:r>
      <w:r w:rsidR="00B93621">
        <w:fldChar w:fldCharType="end"/>
      </w:r>
      <w:r w:rsidR="00FC23B0" w:rsidRPr="00FC23B0">
        <w:t>.</w:t>
      </w:r>
      <w:r w:rsidR="00E23B3E">
        <w:t xml:space="preserve"> </w:t>
      </w:r>
      <w:r w:rsidR="00E23B3E" w:rsidRPr="00E23B3E">
        <w:t>The Pfs25 and Pfs28 proteins are important targets for TBVs as they are essential for the sexual development of the malaria parasite in mosquitoes</w:t>
      </w:r>
      <w:r w:rsidR="00B93621">
        <w:t xml:space="preserve"> </w:t>
      </w:r>
      <w:r w:rsidR="00B93621">
        <w:fldChar w:fldCharType="begin" w:fldLock="1"/>
      </w:r>
      <w:r w:rsidR="00B93621">
        <w:instrText>ADDIN CSL_CITATION {"citationItems":[{"id":"ITEM-1","itemData":{"DOI":"10.3390/pathogens12020247","ISSN":"20760817","PMID":"36839519","abstract":"Malaria is a parasitic infection that is a great public health concern and is responsible for high mortality rates worldwide. Different strategies have been employed to improve disease control, demonstrating the ineffectiveness of controlling vectors, and parasite resistance to antimalarial drugs requires the development of an effective preventive vaccine. There are countless challenges to the development of such a vaccine directly related to the parasite’s complex life cycle. After more than four decades of basic research and clinical trials, the World Health Organization (WHO) has recommended the pre-erythrocytic Plasmodium falciparum (RTS, S) malaria vaccine for widespread use among children living in malaria-endemic areas. However, there is a consensus that major improvements are needed to develop a vaccine with a greater epidemiological impact in endemic areas. This review discusses novel strategies for malaria vaccine design taking the target stages within the parasite cycle into account. The design of the multi-component vaccine shows considerable potential, especially as it involves transmission-blocking vaccines (TBVs) that eliminate the parasite’s replication towards sporozoite stage parasites during a blood meal of female anopheline mosquitoes. Significant improvements have been made but additional efforts to achieve an efficient vaccine are required to improve control measures. Different strategies have been employed, thus demonstrating the ineffectiveness in controlling vectors, and parasite resistance to antimalarial drugs requires the development of a preventive vaccine. Despite having a vaccine in an advanced stage of development, such as the RTS, S malaria vaccine, the search for an effective vaccine against malaria is far from over. This review discusses novel strategies for malaria vaccine design taking into account the target stages within the parasite’s life cycle.","author":[{"dropping-particle":"","family":"Mariano","given":"Reysla Maria da Silveira","non-dropping-particle":"","parse-names":false,"suffix":""},{"dropping-particle":"","family":"Gonçalves","given":"Ana Alice Maia","non-dropping-particle":"","parse-names":false,"suffix":""},{"dropping-particle":"de","family":"Oliveira","given":"Diana Souza","non-dropping-particle":"","parse-names":false,"suffix":""},{"dropping-particle":"","family":"Ribeiro","given":"Helen Silva","non-dropping-particle":"","parse-names":false,"suffix":""},{"dropping-particle":"","family":"Pereira","given":"Diogo Fonseca Soares","non-dropping-particle":"","parse-names":false,"suffix":""},{"dropping-particle":"","family":"Santos","given":"Ingrid Soares","non-dropping-particle":"","parse-names":false,"suffix":""},{"dropping-particle":"","family":"Lair","given":"Daniel Ferreira","non-dropping-particle":"","parse-names":false,"suffix":""},{"dropping-particle":"da","family":"Silva","given":"Augusto Ventura","non-dropping-particle":"","parse-names":false,"suffix":""},{"dropping-particle":"","family":"Galdino","given":"Alexsandro Sobreira","non-dropping-particle":"","parse-names":false,"suffix":""},{"dropping-particle":"","family":"Chávez-Fumagalli","given":"Miguel Angel","non-dropping-particle":"","parse-names":false,"suffix":""},{"dropping-particle":"da","family":"Silveira-Lemos","given":"Denise","non-dropping-particle":"","parse-names":false,"suffix":""},{"dropping-particle":"","family":"Dutra","given":"Walderez Ornelas","non-dropping-particle":"","parse-names":false,"suffix":""},{"dropping-particle":"","family":"Giunchetti","given":"Rodolfo Cordeiro","non-dropping-particle":"","parse-names":false,"suffix":""}],"container-title":"Pathogens","id":"ITEM-1","issue":"2","issued":{"date-parts":[["2023"]]},"title":"A Review of Major Patents on Potential Malaria Vaccine Targets","type":"article-journal","volume":"12"},"uris":["http://www.mendeley.com/documents/?uuid=dd60bf69-be9c-453f-8a65-a7f8d56aad1a"]}],"mendeley":{"formattedCitation":"[3]","plainTextFormattedCitation":"[3]","previouslyFormattedCitation":"[3]"},"properties":{"noteIndex":0},"schema":"https://github.com/citation-style-language/schema/raw/master/csl-citation.json"}</w:instrText>
      </w:r>
      <w:r w:rsidR="00B93621">
        <w:fldChar w:fldCharType="separate"/>
      </w:r>
      <w:r w:rsidR="00B93621" w:rsidRPr="00B93621">
        <w:rPr>
          <w:noProof/>
        </w:rPr>
        <w:t>[3]</w:t>
      </w:r>
      <w:r w:rsidR="00B93621">
        <w:fldChar w:fldCharType="end"/>
      </w:r>
      <w:r w:rsidR="00E23B3E" w:rsidRPr="00E23B3E">
        <w:t>. Several experimental vaccines based on these antigens have shown promising results in animal studies and early-phase clinical trials. These vaccines elicited antibodies in vaccinated individuals that effectively blocked the development of the parasite in mosquitoes, reducing the potential for onward transmission.</w:t>
      </w:r>
      <w:r w:rsidR="00E23B3E">
        <w:t xml:space="preserve"> </w:t>
      </w:r>
      <w:r w:rsidR="00E23B3E" w:rsidRPr="00E23B3E">
        <w:t>Pfs230 is another crucial antigen involved in the sexual development of the malaria parasite in mosquitoes. Several attempts have been made to develop vaccines based on Pfs230, but achieving a robust immune response against this antigen has proven challenging. Some early clinical trials of Pfs230-based vaccines did not show the desired level of transmission-blocking activity, highlighting the need for further optimization and research.</w:t>
      </w:r>
      <w:r w:rsidR="00E23B3E">
        <w:t xml:space="preserve"> </w:t>
      </w:r>
      <w:r w:rsidR="00E23B3E" w:rsidRPr="00E23B3E">
        <w:t>Some TBV candidates have been evaluated in combination with other vaccine types, such as pre-erythrocytic or blood-stage vaccines, to achieve a more comprehensive immune response. While combining different vaccine approaches may have potential benefits, it also introduces additional complexities and challenges in vaccine development, which might impact the overall success of TBVs</w:t>
      </w:r>
      <w:r w:rsidR="00953396">
        <w:t xml:space="preserve"> </w:t>
      </w:r>
      <w:r w:rsidR="00953396">
        <w:fldChar w:fldCharType="begin" w:fldLock="1"/>
      </w:r>
      <w:r w:rsidR="0095339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953396">
        <w:fldChar w:fldCharType="separate"/>
      </w:r>
      <w:r w:rsidR="00953396" w:rsidRPr="00953396">
        <w:rPr>
          <w:noProof/>
        </w:rPr>
        <w:t>[4]</w:t>
      </w:r>
      <w:r w:rsidR="00953396">
        <w:fldChar w:fldCharType="end"/>
      </w:r>
      <w:r w:rsidR="00E23B3E" w:rsidRPr="00E23B3E">
        <w:t>.</w:t>
      </w:r>
    </w:p>
    <w:p w14:paraId="55DED3AF" w14:textId="71BE2671" w:rsidR="00B35734" w:rsidRDefault="00B35734" w:rsidP="00FC23B0">
      <w:pPr>
        <w:jc w:val="both"/>
      </w:pPr>
      <w:r w:rsidRPr="00934D4A">
        <w:lastRenderedPageBreak/>
        <w:t>Pre-erythrocytic vaccines (PEV)</w:t>
      </w:r>
      <w:r w:rsidR="00FC23B0">
        <w:t xml:space="preserve">: </w:t>
      </w:r>
      <w:r w:rsidR="00FC23B0" w:rsidRPr="00FC23B0">
        <w:t xml:space="preserve">Pre-erythrocytic vaccines (PEVs) are a category of malaria vaccines that target the early stages of the malaria parasite's lifecycle, specifically before the parasite infects red blood cells. The objective of PEVs is to prevent the infection from progressing to the symptomatic blood stage, where the majority of clinical malaria symptoms occur. These vaccines aim to induce strong immune responses against the sporozoite and liver stages of the </w:t>
      </w:r>
      <w:r w:rsidR="00FC23B0" w:rsidRPr="00953396">
        <w:rPr>
          <w:i/>
          <w:iCs/>
        </w:rPr>
        <w:t>Plasmodium</w:t>
      </w:r>
      <w:r w:rsidR="00FC23B0" w:rsidRPr="00FC23B0">
        <w:t xml:space="preserve"> parasite, ultimately blocking its development and replication within the human host</w:t>
      </w:r>
      <w:r w:rsidR="00953396">
        <w:t xml:space="preserve"> </w:t>
      </w:r>
      <w:r w:rsidR="00953396">
        <w:fldChar w:fldCharType="begin" w:fldLock="1"/>
      </w:r>
      <w:r w:rsidR="0095339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953396">
        <w:fldChar w:fldCharType="separate"/>
      </w:r>
      <w:r w:rsidR="00953396" w:rsidRPr="00953396">
        <w:rPr>
          <w:noProof/>
        </w:rPr>
        <w:t>[4]</w:t>
      </w:r>
      <w:r w:rsidR="00953396">
        <w:fldChar w:fldCharType="end"/>
      </w:r>
      <w:r w:rsidR="00FC23B0" w:rsidRPr="00FC23B0">
        <w:t>.</w:t>
      </w:r>
      <w:r w:rsidR="00E23B3E">
        <w:t xml:space="preserve"> </w:t>
      </w:r>
      <w:r w:rsidR="00E23B3E" w:rsidRPr="00E23B3E">
        <w:t>The RTS,S/AS01 vaccine is one of the most well-known and advanced pre-erythrocytic vaccines. It targets the circumsporozoite protein (CSP) on the surface of sporozoites and uses the AS01 adjuvant system to enhance the immune response. The RTS,S/AS01 vaccine has undergone extensive clinical testing, including large-scale phase III trials in several African countries. The vaccine demonstrated partial protection against clinical and severe malaria in young children and infants, leading to its approval by the World Health Organization (WHO) for use in selected areas with moderate to high malaria transmission</w:t>
      </w:r>
      <w:r w:rsidR="00F52A66">
        <w:t xml:space="preserve"> </w:t>
      </w:r>
      <w:r w:rsidR="00F52A66">
        <w:fldChar w:fldCharType="begin" w:fldLock="1"/>
      </w:r>
      <w:r w:rsidR="008458CE">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F52A66">
        <w:fldChar w:fldCharType="separate"/>
      </w:r>
      <w:r w:rsidR="008458CE" w:rsidRPr="008458CE">
        <w:rPr>
          <w:noProof/>
        </w:rPr>
        <w:t>[17]</w:t>
      </w:r>
      <w:r w:rsidR="00F52A66">
        <w:fldChar w:fldCharType="end"/>
      </w:r>
      <w:r w:rsidR="00E23B3E" w:rsidRPr="00E23B3E">
        <w:t>.</w:t>
      </w:r>
      <w:r w:rsidR="00E23B3E">
        <w:t xml:space="preserve"> </w:t>
      </w:r>
      <w:r w:rsidR="00E23B3E" w:rsidRPr="00E23B3E">
        <w:t xml:space="preserve">The </w:t>
      </w:r>
      <w:proofErr w:type="spellStart"/>
      <w:r w:rsidR="00E23B3E" w:rsidRPr="00E23B3E">
        <w:t>PfSPZ-CVac</w:t>
      </w:r>
      <w:proofErr w:type="spellEnd"/>
      <w:r w:rsidR="00E23B3E" w:rsidRPr="00E23B3E">
        <w:t xml:space="preserve"> vaccine, developed by Sanaria®, is another pre-erythrocytic vaccine candidate that uses radiation-attenuated sporozoites. Despite showing promise in early-phase clinical trials, a phase IIb trial conducted in Equatorial Guinea did not meet the primary endpoint of preventing malaria infection. The vaccine showed limited efficacy in the trial population, highlighting the challenges in achieving high levels of protection and the need for further research and optimization</w:t>
      </w:r>
      <w:r w:rsidR="00F52A66">
        <w:t xml:space="preserve"> </w:t>
      </w:r>
      <w:r w:rsidR="00F52A66">
        <w:fldChar w:fldCharType="begin" w:fldLock="1"/>
      </w:r>
      <w:r w:rsidR="008458CE">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id":"ITEM-2","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2","issue":"1","issued":{"date-parts":[["2020"]]},"page":"1-9","publisher":"Springer US","title":"Malaria vaccines since 2000: progress, priorities, products","type":"article-journal","volume":"5"},"uris":["http://www.mendeley.com/documents/?uuid=af8f8690-428b-447c-a54f-908f932b6267"]}],"mendeley":{"formattedCitation":"[1,17]","plainTextFormattedCitation":"[1,17]","previouslyFormattedCitation":"[1,17]"},"properties":{"noteIndex":0},"schema":"https://github.com/citation-style-language/schema/raw/master/csl-citation.json"}</w:instrText>
      </w:r>
      <w:r w:rsidR="00F52A66">
        <w:fldChar w:fldCharType="separate"/>
      </w:r>
      <w:r w:rsidR="008458CE" w:rsidRPr="008458CE">
        <w:rPr>
          <w:noProof/>
        </w:rPr>
        <w:t>[1,17]</w:t>
      </w:r>
      <w:r w:rsidR="00F52A66">
        <w:fldChar w:fldCharType="end"/>
      </w:r>
      <w:r w:rsidR="00E23B3E" w:rsidRPr="00E23B3E">
        <w:t>.</w:t>
      </w:r>
    </w:p>
    <w:p w14:paraId="4BE33D60" w14:textId="73B36BD4" w:rsidR="00B35734" w:rsidRDefault="00FC23B0" w:rsidP="00FC23B0">
      <w:pPr>
        <w:jc w:val="both"/>
      </w:pPr>
      <w:r>
        <w:t>B</w:t>
      </w:r>
      <w:r w:rsidR="00B35734" w:rsidRPr="00934D4A">
        <w:t>lood-stage vaccines (BSV)</w:t>
      </w:r>
      <w:r>
        <w:t xml:space="preserve">: </w:t>
      </w:r>
      <w:r w:rsidRPr="00FC23B0">
        <w:t>Blood-stage vaccines (BSVs) are a class of malaria vaccines that target the asexual stages of the malaria parasite's lifecycle, particularly the merozoite and trophozoite stages that circulate in the bloodstream. Unlike pre-erythrocytic vaccines that aim to prevent the infection from progressing to the blood stage, BSVs focus on inducing immune responses that target and eliminate the parasite during the blood stage, thereby reducing the severity of clinical symptoms and preventing severe malaria outcomes</w:t>
      </w:r>
      <w:r w:rsidR="00923722">
        <w:t xml:space="preserve"> </w:t>
      </w:r>
      <w:r w:rsidR="00923722">
        <w:fldChar w:fldCharType="begin" w:fldLock="1"/>
      </w:r>
      <w:r w:rsidR="00923722">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923722">
        <w:fldChar w:fldCharType="separate"/>
      </w:r>
      <w:r w:rsidR="00923722" w:rsidRPr="00923722">
        <w:rPr>
          <w:noProof/>
        </w:rPr>
        <w:t>[4]</w:t>
      </w:r>
      <w:r w:rsidR="00923722">
        <w:fldChar w:fldCharType="end"/>
      </w:r>
      <w:r w:rsidRPr="00FC23B0">
        <w:t>.</w:t>
      </w:r>
      <w:r w:rsidR="00D2352D">
        <w:t xml:space="preserve"> </w:t>
      </w:r>
      <w:r w:rsidR="00D2352D" w:rsidRPr="00D2352D">
        <w:t xml:space="preserve">The MSP1 is one of the major antigens expressed on the surface of the merozoite stage of the </w:t>
      </w:r>
      <w:r w:rsidR="00D2352D" w:rsidRPr="00923722">
        <w:rPr>
          <w:i/>
          <w:iCs/>
        </w:rPr>
        <w:t>Plasmodium</w:t>
      </w:r>
      <w:r w:rsidR="00D2352D" w:rsidRPr="00D2352D">
        <w:t xml:space="preserve"> parasite. Several blood-stage vaccines targeting MSP1 have been developed and tested in clinical trials. Some of these vaccines have shown promising results in inducing immune responses and reducing the severity of malaria symptoms. Although no MSP1 vaccine has yet reached widespread implementation, their success in early-phase trials suggests their potential as components of future multi-stage malaria vaccines</w:t>
      </w:r>
      <w:r w:rsidR="00923722">
        <w:t xml:space="preserve"> </w:t>
      </w:r>
      <w:r w:rsidR="00923722">
        <w:fldChar w:fldCharType="begin" w:fldLock="1"/>
      </w:r>
      <w:r w:rsidR="00392B30">
        <w:instrText>ADDIN CSL_CITATION {"citationItems":[{"id":"ITEM-1","itemData":{"DOI":"10.3389/fimmu.2022.1091961","ISSN":"16643224","PMID":"36685595","abstract":"Malaria is a global infectious disease that remains a leading cause of morbidity and mortality in the developing world. Multiple environmental and host and parasite factors govern the clinical outcomes of malaria. The host immune response against the Plasmodium parasite is heterogenous and stage-specific both in the human host and mosquito vector. The Plasmodium parasite virulence is predominantly associated with its ability to evade the host’s immune response. Despite the availability of drug-based therapies, Plasmodium parasites can acquire drug resistance due to high antigenic variations and allelic polymorphisms. The lack of licensed vaccines against Plasmodium infection necessitates the development of effective, safe and successful therapeutics. To design an effective vaccine, it is important to study the immune evasion strategies and stage-specific Plasmodium proteins, which are targets of the host immune response. This review provides an overview of the host immune defense mechanisms and parasite immune evasion strategies during Plasmodium infection. Furthermore, we also summarize and discuss the current progress in various anti-malarial vaccine approaches, along with antibody-based therapy involving monoclonal antibodies, and research advancements in host-directed therapy, which can together open new avenues for developing novel immunotherapies against malaria infection and transmission.","author":[{"dropping-particle":"","family":"Chandley","given":"Pankaj","non-dropping-particle":"","parse-names":false,"suffix":""},{"dropping-particle":"","family":"Ranjan","given":"Ravikant","non-dropping-particle":"","parse-names":false,"suffix":""},{"dropping-particle":"","family":"Kumar","given":"Sudhir","non-dropping-particle":"","parse-names":false,"suffix":""},{"dropping-particle":"","family":"Rohatgi","given":"Soma","non-dropping-particle":"","parse-names":false,"suffix":""}],"container-title":"Frontiers in Immunology","id":"ITEM-1","issue":"January","issued":{"date-parts":[["2023"]]},"page":"1-27","title":"Host-parasite interactions during Plasmodium infection: Implications for immunotherapies","type":"article-journal","volume":"13"},"uris":["http://www.mendeley.com/documents/?uuid=fe878bc1-574f-4de9-876e-49a70c57f9ed"]}],"mendeley":{"formattedCitation":"[1]","plainTextFormattedCitation":"[1]","previouslyFormattedCitation":"[1]"},"properties":{"noteIndex":0},"schema":"https://github.com/citation-style-language/schema/raw/master/csl-citation.json"}</w:instrText>
      </w:r>
      <w:r w:rsidR="00923722">
        <w:fldChar w:fldCharType="separate"/>
      </w:r>
      <w:r w:rsidR="00923722" w:rsidRPr="00923722">
        <w:rPr>
          <w:noProof/>
        </w:rPr>
        <w:t>[1]</w:t>
      </w:r>
      <w:r w:rsidR="00923722">
        <w:fldChar w:fldCharType="end"/>
      </w:r>
      <w:r w:rsidR="00D2352D" w:rsidRPr="00D2352D">
        <w:t>.</w:t>
      </w:r>
      <w:r w:rsidR="00D2352D">
        <w:t xml:space="preserve"> </w:t>
      </w:r>
      <w:r w:rsidR="0012385D" w:rsidRPr="0012385D">
        <w:t>AMA1 is another important antigen expressed on the surface of the merozoite stage of the malaria parasite. Several AMA1-based blood-stage vaccines have been evaluated in clinical trials. While some of these vaccines showed promising results in preclinical studies, the efficacy in clinical trials was not sufficient to progress to wide-scale implementation. Challenges with antigen diversity and antigenic variation in different malaria strains have complicated the development of effective AMA1 vaccines</w:t>
      </w:r>
      <w:r w:rsidR="005B6B60">
        <w:fldChar w:fldCharType="begin" w:fldLock="1"/>
      </w:r>
      <w:r w:rsidR="00961282">
        <w:instrText>ADDIN CSL_CITATION {"citationItems":[{"id":"ITEM-1","itemData":{"DOI":"10.4161/hv.6.8.11446","ISSN":"15548619","PMID":"20519960","abstract":"Since the recent call for a shift from malaria control to eradication, the role of asexual blood stage vaccines for falciparum malaria, which are not expected to prevent infection, has become less clear. However, blood stage antigens remain likely to be a critical component of a highly effective malaria vaccine. The inclusion of a blood stage component in a multistage malaria vaccine would not only prevent disease caused by \"leaky\" pre-erythrocytic immunity, but would also protect against epidemics in newly vulnerable populations. Recent clinical results of blood stage vaccine candidates have shown strain specific and partial efficacy, although no protection against clinical outcomes has been demonstrated in experimental infection or field trials to date. The current status of Plasmodium falciparum blood stage vaccine development is summarized and the potential role of these vaccines in the changed malaria landscape is discussed. Alternative preclinical and clinical development paths will speed iterative development. © 2010 Landes Bioscience.","author":[{"dropping-particle":"","family":"Ellis","given":"Ruth D.","non-dropping-particle":"","parse-names":false,"suffix":""},{"dropping-particle":"","family":"Sagara","given":"Issaka","non-dropping-particle":"","parse-names":false,"suffix":""},{"dropping-particle":"","family":"Doumbo","given":"Ogobara","non-dropping-particle":"","parse-names":false,"suffix":""},{"dropping-particle":"","family":"Wu","given":"Yimin","non-dropping-particle":"","parse-names":false,"suffix":""}],"container-title":"Human Vaccines","id":"ITEM-1","issue":"8","issued":{"date-parts":[["2010"]]},"page":"627-634","title":"Blood stage vaccines for Plasmodium falciparum: Current status and the way forward","type":"article-journal","volume":"6"},"uris":["http://www.mendeley.com/documents/?uuid=4bc2380c-cc75-4c57-bbf8-283baab9c054"]},{"id":"ITEM-2","itemData":{"DOI":"10.1146/annurev.immunol.16.1.57","ISSN":"07320582","PMID":"9597124","abstract":"In the past 10 years, our knowledge of the malaria parasite has increased enormously: identification and analysis of parasite antigens, demonstration of protection of monkeys and mice following immunization with these antigens, and better understanding of the mechanisms of immunity to malaria and the pathogenesis of disease in malaria. Powerful new adjuvants have been developed, some of which--it is hoped--will be suitable for human use. Recently, a successful human trial of a vaccine aimed at sporozoites (the stage inoculated by mosquitoes) was completed. However, it is the red blood cell stage of the parasite that causes disease, and it is against this stage--in which the parasite grows at an exponential rate--that it has proven very difficult to induce a protective immune response by vaccination. This review focuses on recent exciting developments toward a blood-stage vaccine. We analyze the major obstacles to vaccine development and outline a strategy involving public- and industry-funded research that should result in development of a vaccine.","author":[{"dropping-particle":"","family":"Good","given":"Michael F.","non-dropping-particle":"","parse-names":false,"suffix":""},{"dropping-particle":"","family":"Kaslow","given":"David C.","non-dropping-particle":"","parse-names":false,"suffix":""},{"dropping-particle":"","family":"Miller","given":"Louis H.","non-dropping-particle":"","parse-names":false,"suffix":""}],"container-title":"Annual Review of Immunology","id":"ITEM-2","issued":{"date-parts":[["1998"]]},"page":"57-87","title":"Pathways and strategies for developing a malaria blood-stage vaccine","type":"article-journal","volume":"16"},"uris":["http://www.mendeley.com/documents/?uuid=fed39a19-0607-4688-ac95-e8ecaee9d0aa"]},{"id":"ITEM-3","itemData":{"DOI":"10.1371/journal.pone.0001952","ISSN":"19326203","PMID":"18398475","abstract":"Background: The P. falciparum chimeric protein 2.9 (PfCP-2.9) consisting of the sequences of MSP1-19 and AMA-1 (III) is a malaria vaccine candidate that was found to induce inhibitory antibodies in rabbits and monkeys. This was a phase I randomized, single-blind, placebo-controlled, dose-escalation study to evaluate the safety and immunogenicity of the PfCP-2.9 formulated with a novel adjuvant Montanide ISA720. Fifty-two subjects were randomly assigned to 4 dose groups of 10 participants, each receiving the test vaccine of 20, 50, 100, or 200 μg respectively, and 1 placebo group of 12 participants receiving the adjuvant only. Methods and Findings: The vaccine formulation was shown to be safe and well-tolerated, and none of the participants withdrew. The total incidence of local adverse events (AEs) was 75%, distributed among 58% of the placebo group and 80% of those vaccinated. Among the vaccinated, 65% had events that were mild and 15% experienced moderate AEs. Almost all systemic adverse reactions observed in this study were graded as mild and required no therapy. The participants receiving the test vaccine developed detectable antibody responses which were boosted by the repeated vaccinations. Sixty percent of the vaccinated participants had high ELISA titers (&gt;1:10,000) of antigen-specific antibodies which could also recognize native parasite proteins in an immunofluorescence assay (IFA). Conclusion: This study is the first clinical trial for this candidate and builds on previous investigations supporting PfCP-2.9/ ISA720 as a promising blood-stage malaria vaccine. Results demonstrate safety, tolerability (particularly at the lower doses tested) and immunogenicity of the formulation. Further clinical development is ongoing to explore optimizing the dose and schedule of the formulation to decrease reactogenicity without compromising immunogenicity. © 2008 Hu et al.","author":[{"dropping-particle":"","family":"Hu","given":"Jinhong","non-dropping-particle":"","parse-names":false,"suffix":""},{"dropping-particle":"","family":"Chen","given":"Zhihui","non-dropping-particle":"","parse-names":false,"suffix":""},{"dropping-particle":"","family":"Gu","given":"Jun","non-dropping-particle":"","parse-names":false,"suffix":""},{"dropping-particle":"","family":"Wan","given":"Mobin","non-dropping-particle":"","parse-names":false,"suffix":""},{"dropping-particle":"","family":"Shen","given":"Qian","non-dropping-particle":"","parse-names":false,"suffix":""},{"dropping-particle":"","family":"Kieny","given":"Marie Paule","non-dropping-particle":"","parse-names":false,"suffix":""},{"dropping-particle":"","family":"He","given":"Jia","non-dropping-particle":"","parse-names":false,"suffix":""},{"dropping-particle":"","family":"Li","given":"Zhen","non-dropping-particle":"","parse-names":false,"suffix":""},{"dropping-particle":"","family":"Zhang","given":"Qingfeng","non-dropping-particle":"","parse-names":false,"suffix":""},{"dropping-particle":"","family":"Reed","given":"Zarifah Hussain","non-dropping-particle":"","parse-names":false,"suffix":""},{"dropping-particle":"","family":"Zhu","given":"Yongmei","non-dropping-particle":"","parse-names":false,"suffix":""},{"dropping-particle":"","family":"Li","given":"Wenjie","non-dropping-particle":"","parse-names":false,"suffix":""},{"dropping-particle":"","family":"Cao","given":"Yang","non-dropping-particle":"","parse-names":false,"suffix":""},{"dropping-particle":"","family":"Qu","given":"Li","non-dropping-particle":"","parse-names":false,"suffix":""},{"dropping-particle":"","family":"Cao","given":"Zhifang","non-dropping-particle":"","parse-names":false,"suffix":""},{"dropping-particle":"","family":"Wang","given":"Qiang","non-dropping-particle":"","parse-names":false,"suffix":""},{"dropping-particle":"","family":"Liu","given":"Haitao","non-dropping-particle":"","parse-names":false,"suffix":""},{"dropping-particle":"","family":"Pan","given":"Xuegong","non-dropping-particle":"","parse-names":false,"suffix":""},{"dropping-particle":"","family":"Huang","given":"Xiudong","non-dropping-particle":"","parse-names":false,"suffix":""},{"dropping-particle":"","family":"Zhang","given":"Dongmei","non-dropping-particle":"","parse-names":false,"suffix":""},{"dropping-particle":"","family":"Xue","given":"Xiangyang","non-dropping-particle":"","parse-names":false,"suffix":""},{"dropping-particle":"","family":"Pan","given":"Weiqing","non-dropping-particle":"","parse-names":false,"suffix":""}],"container-title":"PLoS ONE","id":"ITEM-3","issue":"4","issued":{"date-parts":[["2008"]]},"title":"Safety and immunogenicity of a malaria vaccine, Plasmodium falciparum, AMA-1/MSP-1 chimeric protein formulated in Montanide ISA 720 in healthy adults","type":"article-journal","volume":"3"},"uris":["http://www.mendeley.com/documents/?uuid=5e375000-7267-4f7a-b5cb-f37823371501"]}],"mendeley":{"formattedCitation":"[18,19,22]","plainTextFormattedCitation":"[18,19,22]","previouslyFormattedCitation":"[18,19,22]"},"properties":{"noteIndex":0},"schema":"https://github.com/citation-style-language/schema/raw/master/csl-citation.json"}</w:instrText>
      </w:r>
      <w:r w:rsidR="005B6B60">
        <w:fldChar w:fldCharType="separate"/>
      </w:r>
      <w:r w:rsidR="00662D5E" w:rsidRPr="00662D5E">
        <w:rPr>
          <w:noProof/>
        </w:rPr>
        <w:t>[18,19,22]</w:t>
      </w:r>
      <w:r w:rsidR="005B6B60">
        <w:fldChar w:fldCharType="end"/>
      </w:r>
      <w:r w:rsidR="0012385D" w:rsidRPr="0012385D">
        <w:t>.</w:t>
      </w:r>
    </w:p>
    <w:p w14:paraId="14DDFDBB" w14:textId="65042D12" w:rsidR="005817CC" w:rsidRDefault="005817CC" w:rsidP="00FC23B0">
      <w:pPr>
        <w:jc w:val="both"/>
      </w:pPr>
      <w:r>
        <w:t xml:space="preserve">Multi-stage Malaria Vaccine: </w:t>
      </w:r>
      <w:r w:rsidRPr="005817CC">
        <w:t>A multi-stage malaria vaccine is a type of vaccine that targets multiple stages of the malaria parasite's lifecycle, aiming to provide comprehensive protection against the disease. It combines antigens from different stages of the parasite, including pre-erythrocytic (sporozoite and liver stages) and blood-stage antigens (merozoite and trophozoite stages), to induce immune responses that can prevent infection, reduce parasite burden, and alleviate clinical symptoms</w:t>
      </w:r>
      <w:r w:rsidR="00961282">
        <w:t xml:space="preserve"> </w:t>
      </w:r>
      <w:r w:rsidR="00FB1EB1">
        <w:fldChar w:fldCharType="begin" w:fldLock="1"/>
      </w:r>
      <w:r w:rsidR="00FB1EB1">
        <w:instrText>ADDIN CSL_CITATION {"citationItems":[{"id":"ITEM-1","itemData":{"DOI":"10.3389/fimmu.2019.02412","ISSN":"16643224","PMID":"31681301","abstract":"Malaria parasites undergo several stages in their complex lifecycle. To achieve reductions in both the individual disease burden and malaria transmission within communities, a multi-stage malaria vaccine with high effectiveness and durability is a more efficacious strategy compared with a single-stage vaccine. Here, we generated viral-vectored vaccines based on human adenovirus type 5 (AdHu5) and adeno-associated virus serotype 1 (AAV1) expressing a fusion protein of the pre-erythrocytic stage Plasmodium falciparum circumsporozoite protein (PfCSP) and the transmission-blocking sexual stage P25 protein (Pfs25). A two-dose heterologous AdHu5-prime/AAV1-boost immunization regimen proved to be highly effective for both full protection and transmission-blocking activity against transgenic P. berghei parasites expressing the corresponding P. falciparum antigens in mice. Remarkably, the immunization regimen induced antibody responses to both PfCSP and Pfs25 for over 9 months after the boosting and also maintained high levels of transmission-reducing activity (TRA: &gt;99%) during that period, as evaluated by a direct feeding assay. If similar efficacies on P. falciparum can be shown following vaccination of humans, we propose that this multi-stage malaria vaccine regimen will be a powerful tool for malaria control, providing greater overall protection and cost-effectiveness than single-stage vaccines.","author":[{"dropping-particle":"","family":"Yusuf","given":"Yenni","non-dropping-particle":"","parse-names":false,"suffix":""},{"dropping-particle":"","family":"Yoshii","given":"Tatsuya","non-dropping-particle":"","parse-names":false,"suffix":""},{"dropping-particle":"","family":"Iyori","given":"Mitsuhiro","non-dropping-particle":"","parse-names":false,"suffix":""},{"dropping-particle":"","family":"Mizukami","given":"Hiroaki","non-dropping-particle":"","parse-names":false,"suffix":""},{"dropping-particle":"","family":"Fukumoto","given":"Shinya","non-dropping-particle":"","parse-names":false,"suffix":""},{"dropping-particle":"","family":"Yamamoto","given":"Daisuke S.","non-dropping-particle":"","parse-names":false,"suffix":""},{"dropping-particle":"Bin","family":"Emran","given":"Talha","non-dropping-particle":"","parse-names":false,"suffix":""},{"dropping-particle":"","family":"Amelia","given":"Fitri","non-dropping-particle":"","parse-names":false,"suffix":""},{"dropping-particle":"","family":"Islam","given":"Ashekul","non-dropping-particle":"","parse-names":false,"suffix":""},{"dropping-particle":"","family":"Syafira","given":"Intan","non-dropping-particle":"","parse-names":false,"suffix":""},{"dropping-particle":"","family":"Yoshida","given":"Shigeto","non-dropping-particle":"","parse-names":false,"suffix":""}],"container-title":"Frontiers in Immunology","id":"ITEM-1","issue":"OCT","issued":{"date-parts":[["2019"]]},"title":"A viral-vectored multi-stage malaria vaccine regimen with protective and transmission-blocking efficacies","type":"article-journal","volume":"10"},"uris":["http://www.mendeley.com/documents/?uuid=e6a4f0da-e5a9-4e5f-8c4c-1525b9ab738e"]}],"mendeley":{"formattedCitation":"[23]","plainTextFormattedCitation":"[23]","previouslyFormattedCitation":"[23]"},"properties":{"noteIndex":0},"schema":"https://github.com/citation-style-language/schema/raw/master/csl-citation.json"}</w:instrText>
      </w:r>
      <w:r w:rsidR="00FB1EB1">
        <w:fldChar w:fldCharType="separate"/>
      </w:r>
      <w:r w:rsidR="00FB1EB1" w:rsidRPr="00FB1EB1">
        <w:rPr>
          <w:noProof/>
        </w:rPr>
        <w:t>[23]</w:t>
      </w:r>
      <w:r w:rsidR="00FB1EB1">
        <w:fldChar w:fldCharType="end"/>
      </w:r>
      <w:r w:rsidRPr="005817CC">
        <w:t>.</w:t>
      </w:r>
      <w:r>
        <w:t xml:space="preserve"> </w:t>
      </w:r>
      <w:r w:rsidRPr="005817CC">
        <w:t xml:space="preserve">One example of a multi-stage malaria vaccine candidate is the ME-TRAP vaccine. ME-TRAP is a combination vaccine that includes both pre-erythrocytic and blood-stage antigens. It combines the thrombospondin-related adhesion protein (TRAP) from the sporozoite stage with multiple epitopes (short fragments of proteins) from the liver and blood stages of </w:t>
      </w:r>
      <w:r w:rsidRPr="0092035A">
        <w:rPr>
          <w:i/>
          <w:iCs/>
        </w:rPr>
        <w:t>Plasmodium falciparum</w:t>
      </w:r>
      <w:r w:rsidRPr="005817CC">
        <w:t xml:space="preserve">. The ME-TRAP vaccine has shown promising results in preclinical studies and early-phase clinical trials, inducing immune responses against </w:t>
      </w:r>
      <w:r w:rsidRPr="005817CC">
        <w:lastRenderedPageBreak/>
        <w:t>multiple stages of the malaria parasite</w:t>
      </w:r>
      <w:r w:rsidR="00961282">
        <w:t xml:space="preserve"> </w:t>
      </w:r>
      <w:r w:rsidR="00961282">
        <w:fldChar w:fldCharType="begin" w:fldLock="1"/>
      </w:r>
      <w:r w:rsidR="00FB1EB1">
        <w:instrText>ADDIN CSL_CITATION {"citationItems":[{"id":"ITEM-1","itemData":{"DOI":"10.1371/journal.pone.0216260","ISBN":"1111111111","ISSN":"19326203","PMID":"31967991","abstract":"The circumsporozoite protein (CSP) and thrombospondin-related adhesion protein (TRAP) are major targets for pre-erythrocytic malaria vaccine development. However, the CSP-based vaccine RTS,S provides only marginal protection, highlighting the need for innovative vaccine design and development. Here we design and characterize expression and folding of P. berghei (Pb) and P. falciparum (Pf) TRAP-CSP fusion proteins, and evaluate immunogenicity and sterilizing immunity in mice. TRAP N-terminal domains were fused to the CSP C-terminal αTSR domain with or without the CSP repeat region, expressed in mammalian cells, and evaluated with or without N-glycan shaving. Pb and Pf fusions were each expressed substantially better than the TRAP or CSP components alone; furthermore, the fusions but not the CSP component could be purified to homogeneity and were well folded and monomeric. As yields of TRAP and CSP fragments were insufficient, we immunized BALB/c mice with Pb TRAP-CSP fusions in AddaVax adjuvant and tested the effects of absence or presence of the CSP repeats and absence or presence of high mannose N-glycans on total antibody titer and protection from infection by mosquito bite both 2.5 months and 6 months after the last immunization. Fusions containing the repeats were completely protective against challenge and re-challenge, while those lacking repeats were significantly less effective. These results correlated with higher total antibody titers when repeats were present. Our results show that TRAP-CSP fusions increase protein antigen production, have the potential to yield effective vaccines, and also guide design of effective proteins that can be encoded by nucleic acid-based and virally vectored vaccines.","author":[{"dropping-particle":"","family":"Lu","given":"Chafen","non-dropping-particle":"","parse-names":false,"suffix":""},{"dropping-particle":"","family":"Song","given":"Gaojie","non-dropping-particle":"","parse-names":false,"suffix":""},{"dropping-particle":"","family":"Beale","given":"Kristin","non-dropping-particle":"","parse-names":false,"suffix":""},{"dropping-particle":"","family":"Yan","given":"Jiabin","non-dropping-particle":"","parse-names":false,"suffix":""},{"dropping-particle":"","family":"Garst","given":"Emma","non-dropping-particle":"","parse-names":false,"suffix":""},{"dropping-particle":"","family":"Feng","given":"Juan","non-dropping-particle":"","parse-names":false,"suffix":""},{"dropping-particle":"","family":"Lund","given":"Emily","non-dropping-particle":"","parse-names":false,"suffix":""},{"dropping-particle":"","family":"Catteruccia","given":"Flaminia","non-dropping-particle":"","parse-names":false,"suffix":""},{"dropping-particle":"","family":"Springer","given":"Timothy A.","non-dropping-particle":"","parse-names":false,"suffix":""}],"container-title":"PLoS ONE","id":"ITEM-1","issue":"1","issued":{"date-parts":[["2020"]]},"page":"1-19","title":"Design and assessment of TRAP-CSP fusion antigens as effective malaria vaccines","type":"article-journal","volume":"15"},"uris":["http://www.mendeley.com/documents/?uuid=e01d9b32-814b-470c-b5c7-9171324b825d"]}],"mendeley":{"formattedCitation":"[24]","plainTextFormattedCitation":"[24]","previouslyFormattedCitation":"[24]"},"properties":{"noteIndex":0},"schema":"https://github.com/citation-style-language/schema/raw/master/csl-citation.json"}</w:instrText>
      </w:r>
      <w:r w:rsidR="00961282">
        <w:fldChar w:fldCharType="separate"/>
      </w:r>
      <w:r w:rsidR="00FB1EB1" w:rsidRPr="00FB1EB1">
        <w:rPr>
          <w:noProof/>
        </w:rPr>
        <w:t>[24]</w:t>
      </w:r>
      <w:r w:rsidR="00961282">
        <w:fldChar w:fldCharType="end"/>
      </w:r>
      <w:r w:rsidRPr="005817CC">
        <w:t>.</w:t>
      </w:r>
      <w:r>
        <w:t xml:space="preserve"> </w:t>
      </w:r>
      <w:r w:rsidRPr="005817CC">
        <w:t xml:space="preserve">The FMP2.1/AS02A vaccine is an example of a multi-stage malaria vaccine that did not achieve the desired level of success. It was a combination vaccine that included the merozoite surface protein 2.1 (MSP2.1) from the blood stage and the apical membrane antigen 1 (AMA1) from the sporozoite and blood stages of </w:t>
      </w:r>
      <w:r w:rsidRPr="0092035A">
        <w:rPr>
          <w:i/>
          <w:iCs/>
        </w:rPr>
        <w:t>Plasmodium falciparum</w:t>
      </w:r>
      <w:r w:rsidRPr="005817CC">
        <w:t>. Despite promising preclinical data, a phase IIb clinical trial conducted in African children did not show sufficient protective efficacy against clinical malaria, leading to the discontinuation of further development</w:t>
      </w:r>
      <w:r w:rsidR="00961282">
        <w:t xml:space="preserve"> </w:t>
      </w:r>
      <w:r w:rsidR="00961282">
        <w:fldChar w:fldCharType="begin" w:fldLock="1"/>
      </w:r>
      <w:r w:rsidR="00961282">
        <w:instrText>ADDIN CSL_CITATION {"citationItems":[{"id":"ITEM-1","itemData":{"DOI":"10.1016/j.vaccine.2015.09.110","ISSN":"18732518","PMID":"26475447","abstract":"Prospects for malaria eradication will be greatly enhanced by an effective vaccine, but parasite genetic diversity poses a major impediment to malaria vaccine efficacy. In recent pre-clinical and field trials, vaccines based on polymorphic Plasmodium falciparum antigens have shown efficacy only against homologous strains, raising the specter of allele-specific immunity such as that which plagues vaccines against influenza and HIV. The most advanced malaria vaccine, RTS, S, targets relatively conserved epitopes on the P. falciparum circumsporozoite protein. After more than 40 years of development and testing, RTS, S, has shown significant but modest efficacy against clinical malaria in phase 2 and 3 trials. Ongoing phase 2 studies of an irradiated sporozoite vaccine will ascertain whether the full protection against homologous experimental malaria challenge conferred by high doses of a whole organism vaccine can provide protection against diverse strains in the field. Here we review and evaluate approaches being taken to design broadly cross-protective malaria vaccines.","author":[{"dropping-particle":"","family":"Ouattara","given":"Amed","non-dropping-particle":"","parse-names":false,"suffix":""},{"dropping-particle":"","family":"Barry","given":"Alyssa E.","non-dropping-particle":"","parse-names":false,"suffix":""},{"dropping-particle":"","family":"Dutta","given":"Sheetij","non-dropping-particle":"","parse-names":false,"suffix":""},{"dropping-particle":"","family":"Remarque","given":"Edmond J.","non-dropping-particle":"","parse-names":false,"suffix":""},{"dropping-particle":"","family":"Beeson","given":"James G.","non-dropping-particle":"","parse-names":false,"suffix":""},{"dropping-particle":"V.","family":"Plowe","given":"Christopher","non-dropping-particle":"","parse-names":false,"suffix":""}],"container-title":"Vaccine","id":"ITEM-1","issue":"52","issued":{"date-parts":[["2015"]]},"page":"7506-7512","publisher":"Elsevier Ltd","title":"Designing malaria vaccines to circumvent antigen variability","type":"article-journal","volume":"33"},"uris":["http://www.mendeley.com/documents/?uuid=cedbc30f-773b-4499-9593-89effd71518d"]}],"mendeley":{"formattedCitation":"[20]","plainTextFormattedCitation":"[20]","previouslyFormattedCitation":"[20]"},"properties":{"noteIndex":0},"schema":"https://github.com/citation-style-language/schema/raw/master/csl-citation.json"}</w:instrText>
      </w:r>
      <w:r w:rsidR="00961282">
        <w:fldChar w:fldCharType="separate"/>
      </w:r>
      <w:r w:rsidR="00961282" w:rsidRPr="00961282">
        <w:rPr>
          <w:noProof/>
        </w:rPr>
        <w:t>[20]</w:t>
      </w:r>
      <w:r w:rsidR="00961282">
        <w:fldChar w:fldCharType="end"/>
      </w:r>
      <w:r w:rsidRPr="005817CC">
        <w:t>.</w:t>
      </w:r>
      <w:r>
        <w:t xml:space="preserve"> </w:t>
      </w:r>
    </w:p>
    <w:p w14:paraId="06BBD3E6" w14:textId="1BE5A4C5" w:rsidR="005817CC" w:rsidRDefault="005817CC" w:rsidP="00FC23B0">
      <w:pPr>
        <w:jc w:val="both"/>
      </w:pPr>
      <w:r>
        <w:t>BASED ON DEVELOPMENTAL STRATEGY</w:t>
      </w:r>
    </w:p>
    <w:p w14:paraId="4A62012B" w14:textId="727B78EA" w:rsidR="00CC7906" w:rsidRDefault="00CC7906" w:rsidP="0095144A">
      <w:pPr>
        <w:jc w:val="both"/>
      </w:pPr>
      <w:r>
        <w:t>1. Subunit Vaccines: Subunit vaccines contain specific components of the malaria parasite, such as proteins or peptides, that elicit an immune response without causing the disease. These components are selected based on their ability to induce a protective immune response. Examples include vaccines targeting the circumsporozoite protein (CSP) or merozoite surface proteins (MSPs).</w:t>
      </w:r>
      <w:r w:rsidR="00213AE3">
        <w:t xml:space="preserve"> </w:t>
      </w:r>
      <w:r w:rsidR="00213AE3" w:rsidRPr="00213AE3">
        <w:t>RTS,S/AS01 is a subunit malaria vaccine that contains a portion of the CSP antigen.</w:t>
      </w:r>
      <w:r w:rsidR="00213AE3">
        <w:t xml:space="preserve"> </w:t>
      </w:r>
      <w:r w:rsidR="00213AE3" w:rsidRPr="00213AE3">
        <w:t>The vaccine aims to induce an immune response against the CSP protein present on the surface of the sporozoite stage of the malaria parasite. By targeting this stage, RTS,S/AS01 aims to prevent the parasite from establishing infection in the liver and progressing to the blood stage, thereby reducing the incidence of clinical malaria</w:t>
      </w:r>
      <w:r w:rsidR="00322EDB">
        <w:t xml:space="preserve"> </w:t>
      </w:r>
      <w:r w:rsidR="00322EDB">
        <w:fldChar w:fldCharType="begin" w:fldLock="1"/>
      </w:r>
      <w:r w:rsidR="00C07336">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322EDB">
        <w:fldChar w:fldCharType="separate"/>
      </w:r>
      <w:r w:rsidR="00322EDB" w:rsidRPr="00322EDB">
        <w:rPr>
          <w:noProof/>
        </w:rPr>
        <w:t>[4]</w:t>
      </w:r>
      <w:r w:rsidR="00322EDB">
        <w:fldChar w:fldCharType="end"/>
      </w:r>
      <w:r w:rsidR="00213AE3" w:rsidRPr="00213AE3">
        <w:t>.</w:t>
      </w:r>
      <w:r w:rsidR="00082A6E">
        <w:t xml:space="preserve"> </w:t>
      </w:r>
      <w:r w:rsidR="00082A6E" w:rsidRPr="00082A6E">
        <w:t>MSP1 is one of the major surface proteins of the merozoite stage of the malaria parasite. Several vaccine candidates have targeted this antigen to induce immune responses that can block merozoite invasion of red blood cells. The MSP1 subunit vaccine aims to elicit antibodies that can neutralize merozoites and prevent them from infecting red blood cells, thus reducing the parasite burden and clinical symptoms of malaria.</w:t>
      </w:r>
      <w:r w:rsidR="00082A6E">
        <w:t xml:space="preserve"> </w:t>
      </w:r>
      <w:r w:rsidR="0066241C">
        <w:fldChar w:fldCharType="begin" w:fldLock="1"/>
      </w:r>
      <w:r w:rsidR="001841DC">
        <w:instrText>ADDIN CSL_CITATION {"citationItems":[{"id":"ITEM-1","itemData":{"DOI":"10.1016/S1473-3099(22)00523-0","ISSN":"14744457","PMID":"36087589","author":[{"dropping-particle":"","family":"Daubenberger","given":"Claudia A.","non-dropping-particle":"","parse-names":false,"suffix":""},{"dropping-particle":"","family":"Moncunill","given":"Gemma","non-dropping-particle":"","parse-names":false,"suffix":""}],"container-title":"The Lancet Infectious Diseases","id":"ITEM-1","issue":"12","issued":{"date-parts":[["2022"]]},"page":"1655-1656","publisher":"Elsevier Ltd","title":"Next-generation malaria subunit vaccines to reduce disease burden in African children","type":"article-journal","volume":"22"},"uris":["http://www.mendeley.com/documents/?uuid=4608aa84-5a7d-4f8e-9dde-0920602dd018"]},{"id":"ITEM-2","itemData":{"DOI":"10.1016/j.micpath.2021.105203","ISSN":"10961208","PMID":"34547408","abstract":"Malaria, a mosquito-borne infection, is the most widespread parasitic disease. Despite numerous efforts to eradicate malaria, this disease is still a health concern worldwide. Owing to insecticide-resistant vectors and drug-resistant parasites, available controlling measures are insufficient to achieve a malaria-free world. Thus, there is an urgent need for new intervention tools such as efficient malaria vaccines. Subunit vaccines are the most promising malaria vaccines under development. However, one of the major drawbacks of subunit vaccines is the lack of efficient and durable immune responses including antigen-specific antibody, CD4+, and CD8+ T-cell responses, long-lived plasma cells, memory cells, and functional antibodies for parasite neutralization or inhibition of parasite invasion. These types of responses could be induced by whole organism vaccines, but eliciting these responses with subunit vaccines has been proven to be more challenging. Consequently, subunit vaccines require several policies to overcome these challenges. In this review, we address common approaches that can improve the efficacy of subunit vaccines against malaria.","author":[{"dropping-particle":"","family":"Pirahmadi","given":"Sakineh","non-dropping-particle":"","parse-names":false,"suffix":""},{"dropping-particle":"","family":"Afzali","given":"Shima","non-dropping-particle":"","parse-names":false,"suffix":""},{"dropping-particle":"","family":"Zargar","given":"Mostafa","non-dropping-particle":"","parse-names":false,"suffix":""},{"dropping-particle":"","family":"Zakeri","given":"Sedigheh","non-dropping-particle":"","parse-names":false,"suffix":""},{"dropping-particle":"","family":"Mehrizi","given":"Akram Abouie","non-dropping-particle":"","parse-names":false,"suffix":""}],"container-title":"Microbial Pathogenesis","id":"ITEM-2","issue":"June","issued":{"date-parts":[["2021"]]},"page":"105203","publisher":"Elsevier Ltd","title":"How can we develop an effective subunit vaccine to achieve successful malaria eradication?","type":"article-journal","volume":"160"},"uris":["http://www.mendeley.com/documents/?uuid=866f582f-82f1-4dc2-82c0-9edba21d6411"]}],"mendeley":{"formattedCitation":"[25,26]","plainTextFormattedCitation":"[25,26]","previouslyFormattedCitation":"[25,26]"},"properties":{"noteIndex":0},"schema":"https://github.com/citation-style-language/schema/raw/master/csl-citation.json"}</w:instrText>
      </w:r>
      <w:r w:rsidR="0066241C">
        <w:fldChar w:fldCharType="separate"/>
      </w:r>
      <w:r w:rsidR="0066241C" w:rsidRPr="0066241C">
        <w:rPr>
          <w:noProof/>
        </w:rPr>
        <w:t>[25,26]</w:t>
      </w:r>
      <w:r w:rsidR="0066241C">
        <w:fldChar w:fldCharType="end"/>
      </w:r>
      <w:r w:rsidR="00082A6E" w:rsidRPr="00082A6E">
        <w:t>.</w:t>
      </w:r>
    </w:p>
    <w:p w14:paraId="510090DF" w14:textId="283D97DD" w:rsidR="00CC7906" w:rsidRDefault="00CC7906" w:rsidP="0095144A">
      <w:pPr>
        <w:jc w:val="both"/>
      </w:pPr>
      <w:r>
        <w:t>2. Whole-Parasite Vaccines</w:t>
      </w:r>
      <w:r w:rsidR="00213AE3">
        <w:t xml:space="preserve"> (WSVs)</w:t>
      </w:r>
      <w:r>
        <w:t>: Whole-parasite vaccines use live, weakened (attenuated) parasites or killed (inactivated) parasites as the vaccine antigen. These vaccines aim to stimulate both cellular and antibody-mediated immunity against multiple parasite stages, including the sporozoite and liver stages. Whole-organism vaccines have shown promise in clinical trials, particularly in providing protection against the liver stage of the parasite</w:t>
      </w:r>
      <w:r w:rsidR="0092168C">
        <w:t xml:space="preserve"> </w:t>
      </w:r>
      <w:r w:rsidR="0092168C">
        <w:fldChar w:fldCharType="begin" w:fldLock="1"/>
      </w:r>
      <w:r w:rsidR="0066241C">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92168C">
        <w:fldChar w:fldCharType="separate"/>
      </w:r>
      <w:r w:rsidR="0092168C" w:rsidRPr="0092168C">
        <w:rPr>
          <w:noProof/>
        </w:rPr>
        <w:t>[17]</w:t>
      </w:r>
      <w:r w:rsidR="0092168C">
        <w:fldChar w:fldCharType="end"/>
      </w:r>
      <w:r>
        <w:t>.</w:t>
      </w:r>
      <w:r w:rsidR="00213AE3">
        <w:t xml:space="preserve"> The examples for WSVs are already mentioned above.</w:t>
      </w:r>
    </w:p>
    <w:p w14:paraId="4EBB0B03" w14:textId="2AFB4C21" w:rsidR="00CC7906" w:rsidRDefault="00CC7906" w:rsidP="0095144A">
      <w:pPr>
        <w:jc w:val="both"/>
      </w:pPr>
      <w:r>
        <w:t>3. Vectored Vaccines: Vectored vaccines use non-pathogenic viruses or bacteria (vectors) to deliver genes encoding specific malaria antigens into the human body. These antigens are then expressed, leading to the production of the target proteins by the host's cells. Viral vectors, such as adenoviruses and poxviruses, are commonly used in vectored vaccine platforms.</w:t>
      </w:r>
      <w:r w:rsidR="00213AE3">
        <w:t xml:space="preserve"> For example, </w:t>
      </w:r>
      <w:r w:rsidR="00213AE3" w:rsidRPr="00213AE3">
        <w:t xml:space="preserve">The ChAd63-MVA ME-TRAP vaccine uses a two-step viral vector approach. First, a chimpanzee adenovirus vector, ChAd63, is used to deliver the ME-TRAP antigen into the cells. Then, a modified vaccinia virus Ankara, MVA, is used as a booster dose to enhance the immune response. ME-TRAP is a fusion protein containing multiple epitopes of the </w:t>
      </w:r>
      <w:r w:rsidR="00213AE3" w:rsidRPr="00322EDB">
        <w:rPr>
          <w:i/>
          <w:iCs/>
        </w:rPr>
        <w:t>Plasmodium falciparum</w:t>
      </w:r>
      <w:r w:rsidR="00213AE3" w:rsidRPr="00213AE3">
        <w:t xml:space="preserve"> thrombospondin-related adhesion protein, which is present on sporozoites. This vaccine aims to induce both cellular and humoral immune responses against sporozoites to prevent infection in the liver.</w:t>
      </w:r>
      <w:r w:rsidR="00213AE3">
        <w:t xml:space="preserve"> Similarly, </w:t>
      </w:r>
      <w:r w:rsidR="00213AE3" w:rsidRPr="00213AE3">
        <w:t>AdCh63 MSP1 is a viral vector vaccine that uses a chimpanzee adenovirus vector, AdCh63, to deliver the MSP1 antigen. MSP1 is a key antigen expressed on the surface of the merozoite stage of the malaria parasite. By delivering the MSP1 antigen using the viral vector, the vaccine aims to elicit a robust immune response that can block merozoite invasion of red blood cells and reduce the parasite burden.</w:t>
      </w:r>
      <w:r w:rsidR="00213AE3">
        <w:t xml:space="preserve"> </w:t>
      </w:r>
      <w:r w:rsidR="00082A6E" w:rsidRPr="00082A6E">
        <w:t>AdCh63 AMA1 is a viral vector vaccine that uses the AdCh63 vector to deliver the AMA1 antigen. AMA1 is an important antigen involved in merozoite invasion of red blood cells. The vaccine aims to induce a strong immune response against AMA1 to block merozoite entry into red blood cells and reduce the severity of malaria.</w:t>
      </w:r>
      <w:r w:rsidR="00082A6E">
        <w:t xml:space="preserve"> </w:t>
      </w:r>
      <w:r w:rsidR="00082A6E" w:rsidRPr="00082A6E">
        <w:t xml:space="preserve">AdHu5-MSP1 is a viral vector vaccine that </w:t>
      </w:r>
      <w:r w:rsidR="00082A6E" w:rsidRPr="00082A6E">
        <w:lastRenderedPageBreak/>
        <w:t>uses a human adenovirus 5 vector to deliver the MSP1 antigen. Similar to AdCh63 MSP1, this vaccine aims to elicit an immune response against MSP1 to block merozoite invasion and reduce the parasite burden</w:t>
      </w:r>
      <w:r w:rsidR="00307CB9">
        <w:t xml:space="preserve"> </w:t>
      </w:r>
      <w:r w:rsidR="00307CB9">
        <w:fldChar w:fldCharType="begin" w:fldLock="1"/>
      </w:r>
      <w:r w:rsidR="001841DC">
        <w:instrText>ADDIN CSL_CITATION {"citationItems":[{"id":"ITEM-1","itemData":{"DOI":"10.1016/j.vaccine.2015.09.094","ISSN":"18732518","PMID":"26476366","abstract":"Viral vectors used in heterologous prime-boost regimens are one of very few vaccination approaches that have yielded significant protection against controlled human malaria infections. Recently, protection induced by chimpanzee adenovirus priming and modified vaccinia Ankara boosting using the ME-TRAP insert has been correlated with the induction of potent CD8+ T cell responses. This regimen has progressed to field studies where efficacy against infection has now been reported. The same vectors have been used pre-clinically to identify preferred protective antigens for use in vaccines against the pre-erythrocytic, blood-stage and mosquito stages of malaria and this work is reviewed here for the first time. Such antigen screening has led to the prioritization of the PfRH5 blood-stage antigen, which showed efficacy against heterologous strain challenge in non-human primates, and vectors encoding this antigen are in clinical trials. This, along with the high transmission-blocking activity of some sexual-stage antigens, illustrates well the capacity of such vectors to induce high titre protective antibodies in addition to potent T cell responses. All of the protective responses induced by these vectors exceed the levels of the same immune responses induced by natural exposure supporting the view that, for subunit vaccines to achieve even partial efficacy in humans, \"unnatural immunity\" comprising immune responses of very high magnitude will need to be induced.","author":[{"dropping-particle":"","family":"Ewer","given":"Katie J.","non-dropping-particle":"","parse-names":false,"suffix":""},{"dropping-particle":"","family":"Sierra-Davidson","given":"Kailan","non-dropping-particle":"","parse-names":false,"suffix":""},{"dropping-particle":"","family":"Salman","given":"Ahmed M.","non-dropping-particle":"","parse-names":false,"suffix":""},{"dropping-particle":"","family":"Illingworth","given":"Joseph J.","non-dropping-particle":"","parse-names":false,"suffix":""},{"dropping-particle":"","family":"Draper","given":"Simon J.","non-dropping-particle":"","parse-names":false,"suffix":""},{"dropping-particle":"","family":"Biswas","given":"Sumi","non-dropping-particle":"","parse-names":false,"suffix":""},{"dropping-particle":"","family":"Hill","given":"Adrian V.S.","non-dropping-particle":"","parse-names":false,"suffix":""}],"container-title":"Vaccine","id":"ITEM-1","issue":"52","issued":{"date-parts":[["2015"]]},"page":"7444-7451","publisher":"Elsevier Ltd","title":"Progress with viral vectored malaria vaccines: A multi-stage approach involving \"unnatural immunity\"","type":"article-journal","volume":"33"},"uris":["http://www.mendeley.com/documents/?uuid=38285c47-b352-479d-8861-bb9897a3e002"]},{"id":"ITEM-2","itemData":{"DOI":"10.3389/fimmu.2019.02412","ISSN":"16643224","PMID":"31681301","abstract":"Malaria parasites undergo several stages in their complex lifecycle. To achieve reductions in both the individual disease burden and malaria transmission within communities, a multi-stage malaria vaccine with high effectiveness and durability is a more efficacious strategy compared with a single-stage vaccine. Here, we generated viral-vectored vaccines based on human adenovirus type 5 (AdHu5) and adeno-associated virus serotype 1 (AAV1) expressing a fusion protein of the pre-erythrocytic stage Plasmodium falciparum circumsporozoite protein (PfCSP) and the transmission-blocking sexual stage P25 protein (Pfs25). A two-dose heterologous AdHu5-prime/AAV1-boost immunization regimen proved to be highly effective for both full protection and transmission-blocking activity against transgenic P. berghei parasites expressing the corresponding P. falciparum antigens in mice. Remarkably, the immunization regimen induced antibody responses to both PfCSP and Pfs25 for over 9 months after the boosting and also maintained high levels of transmission-reducing activity (TRA: &gt;99%) during that period, as evaluated by a direct feeding assay. If similar efficacies on P. falciparum can be shown following vaccination of humans, we propose that this multi-stage malaria vaccine regimen will be a powerful tool for malaria control, providing greater overall protection and cost-effectiveness than single-stage vaccines.","author":[{"dropping-particle":"","family":"Yusuf","given":"Yenni","non-dropping-particle":"","parse-names":false,"suffix":""},{"dropping-particle":"","family":"Yoshii","given":"Tatsuya","non-dropping-particle":"","parse-names":false,"suffix":""},{"dropping-particle":"","family":"Iyori","given":"Mitsuhiro","non-dropping-particle":"","parse-names":false,"suffix":""},{"dropping-particle":"","family":"Mizukami","given":"Hiroaki","non-dropping-particle":"","parse-names":false,"suffix":""},{"dropping-particle":"","family":"Fukumoto","given":"Shinya","non-dropping-particle":"","parse-names":false,"suffix":""},{"dropping-particle":"","family":"Yamamoto","given":"Daisuke S.","non-dropping-particle":"","parse-names":false,"suffix":""},{"dropping-particle":"Bin","family":"Emran","given":"Talha","non-dropping-particle":"","parse-names":false,"suffix":""},{"dropping-particle":"","family":"Amelia","given":"Fitri","non-dropping-particle":"","parse-names":false,"suffix":""},{"dropping-particle":"","family":"Islam","given":"Ashekul","non-dropping-particle":"","parse-names":false,"suffix":""},{"dropping-particle":"","family":"Syafira","given":"Intan","non-dropping-particle":"","parse-names":false,"suffix":""},{"dropping-particle":"","family":"Yoshida","given":"Shigeto","non-dropping-particle":"","parse-names":false,"suffix":""}],"container-title":"Frontiers in Immunology","id":"ITEM-2","issue":"OCT","issued":{"date-parts":[["2019"]]},"title":"A viral-vectored multi-stage malaria vaccine regimen with protective and transmission-blocking efficacies","type":"article-journal","volume":"10"},"uris":["http://www.mendeley.com/documents/?uuid=e6a4f0da-e5a9-4e5f-8c4c-1525b9ab738e"]}],"mendeley":{"formattedCitation":"[23,27]","plainTextFormattedCitation":"[23,27]","previouslyFormattedCitation":"[23,27]"},"properties":{"noteIndex":0},"schema":"https://github.com/citation-style-language/schema/raw/master/csl-citation.json"}</w:instrText>
      </w:r>
      <w:r w:rsidR="00307CB9">
        <w:fldChar w:fldCharType="separate"/>
      </w:r>
      <w:r w:rsidR="0066241C" w:rsidRPr="0066241C">
        <w:rPr>
          <w:noProof/>
        </w:rPr>
        <w:t>[23,27]</w:t>
      </w:r>
      <w:r w:rsidR="00307CB9">
        <w:fldChar w:fldCharType="end"/>
      </w:r>
      <w:r w:rsidR="00082A6E" w:rsidRPr="00082A6E">
        <w:t>.</w:t>
      </w:r>
    </w:p>
    <w:p w14:paraId="04536621" w14:textId="5D54F5DA" w:rsidR="00CC7906" w:rsidRDefault="00CC7906" w:rsidP="0095144A">
      <w:pPr>
        <w:jc w:val="both"/>
      </w:pPr>
      <w:r>
        <w:t>4. DNA Vaccines: DNA vaccines involve the direct injection of plasmid DNA encoding malaria antigens into the host. The host's cells then use the DNA to produce the antigen proteins, triggering an immune response. DNA vaccines have the advantage of being relatively easy to produce and can be tailored to target multiple antigens.</w:t>
      </w:r>
      <w:r w:rsidR="00082A6E">
        <w:t xml:space="preserve"> </w:t>
      </w:r>
      <w:r w:rsidR="00082A6E" w:rsidRPr="00082A6E">
        <w:t xml:space="preserve">The </w:t>
      </w:r>
      <w:proofErr w:type="spellStart"/>
      <w:r w:rsidR="00082A6E" w:rsidRPr="00082A6E">
        <w:t>PfSPZ</w:t>
      </w:r>
      <w:proofErr w:type="spellEnd"/>
      <w:r w:rsidR="00082A6E" w:rsidRPr="00082A6E">
        <w:t xml:space="preserve"> DNA vaccine is a DNA-based vaccine that uses the genetic material encoding the sporozoites of Plasmodium falciparum, the malaria parasite. This vaccine aims to stimulate an immune response against the sporozoites to prevent their invasion of the liver cells, thereby blocking the early stage of malaria infection</w:t>
      </w:r>
      <w:r w:rsidR="00FB1EB1">
        <w:t xml:space="preserve"> </w:t>
      </w:r>
      <w:r w:rsidR="00FB1EB1">
        <w:fldChar w:fldCharType="begin" w:fldLock="1"/>
      </w:r>
      <w:r w:rsidR="001841DC">
        <w:instrText>ADDIN CSL_CITATION {"citationItems":[{"id":"ITEM-1","itemData":{"DOI":"10.1016/j.molmed.2022.11.005","ISSN":"1471499X","PMID":"36404198","abstract":"Induction of sterile immunity against sporozoite and liver stages of malaria is a long-standing aim in vaccine development. Genetically engineered, attenuated sporozoites were systematically evaluated in animal models. Murphy et al. present the first, promising clinical trial of early arresting parasites, PfGAP3KO, confirming safety and demonstrating efficacy against homologous challenge.","author":[{"dropping-particle":"","family":"Daubenberger","given":"Claudia","non-dropping-particle":"","parse-names":false,"suffix":""}],"container-title":"Trends in Molecular Medicine","id":"ITEM-1","issue":"1","issued":{"date-parts":[["2023"]]},"page":"1-3","publisher":"Elsevier Ltd","title":"Genetically modified malaria parasites as vaccine candidates","type":"article-journal","volume":"29"},"uris":["http://www.mendeley.com/documents/?uuid=1e5fc452-de05-42eb-934e-a4e27b8573eb"]}],"mendeley":{"formattedCitation":"[28]","plainTextFormattedCitation":"[28]","previouslyFormattedCitation":"[28]"},"properties":{"noteIndex":0},"schema":"https://github.com/citation-style-language/schema/raw/master/csl-citation.json"}</w:instrText>
      </w:r>
      <w:r w:rsidR="00FB1EB1">
        <w:fldChar w:fldCharType="separate"/>
      </w:r>
      <w:r w:rsidR="0066241C" w:rsidRPr="0066241C">
        <w:rPr>
          <w:noProof/>
        </w:rPr>
        <w:t>[28]</w:t>
      </w:r>
      <w:r w:rsidR="00FB1EB1">
        <w:fldChar w:fldCharType="end"/>
      </w:r>
      <w:r w:rsidR="00082A6E" w:rsidRPr="00082A6E">
        <w:t>.</w:t>
      </w:r>
      <w:r w:rsidR="00082A6E">
        <w:t xml:space="preserve"> </w:t>
      </w:r>
    </w:p>
    <w:p w14:paraId="09418067" w14:textId="7954D35E" w:rsidR="00CC7906" w:rsidRDefault="007C150F" w:rsidP="0095144A">
      <w:pPr>
        <w:jc w:val="both"/>
      </w:pPr>
      <w:r>
        <w:t>5</w:t>
      </w:r>
      <w:r w:rsidR="00CC7906">
        <w:t>. Transmission-Blocking Vaccines: Transmission-blocking vaccines target antigens expressed on the sexual stage (gametocytes) of the parasite, aiming to prevent transmission from human to mosquito. These vaccines do not protect individuals from clinical disease but contribute to malaria control and elimination efforts</w:t>
      </w:r>
      <w:r w:rsidR="00307CB9">
        <w:t xml:space="preserve"> </w:t>
      </w:r>
      <w:r w:rsidR="00307CB9">
        <w:fldChar w:fldCharType="begin" w:fldLock="1"/>
      </w:r>
      <w:r w:rsidR="0092168C">
        <w:instrText>ADDIN CSL_CITATION {"citationItems":[{"id":"ITEM-1","itemData":{"DOI":"10.1038/s41541-020-0196-3","ISBN":"4154102001963","ISSN":"20590105","abstract":"Malaria vaccine development entered a new era in 2015 when the pre-erythrocytic Plasmodium falciparum candidate RTS,S was favorably reviewed by the European Medicines Agency and subsequently introduced into national pilot implementation programs, marking the first human anti-parasite vaccine to pass regulatory scrutiny. Since the first trials published in 1997, RTS,S has been evaluated in a series of clinical trials culminating in Phase 3 testing, while testing of other pre-erythrocytic candidates (that target sporozoite- or liver-stage parasites), particularly whole sporozoite vaccines, has also increased. Interest in blood-stage candidates (that limit blood-stage parasite growth) subsided after disappointing human efficacy results, although new blood-stage targets and concepts may revive activity in this area. Over the past decade, testing of transmission-blocking vaccines (that kill mosquito/sexual-stage parasites) advanced to field trials and the first generation of placental malaria vaccines (that clear placenta-sequestering parasites) entered the clinic. Novel antigen discovery, human monoclonal antibodies, structural vaccinology, and improved platforms promise to expand on RTS,S and improve existing vaccine candidates.","author":[{"dropping-particle":"","family":"Duffy","given":"Patrick E.","non-dropping-particle":"","parse-names":false,"suffix":""},{"dropping-particle":"","family":"Patrick Gorres","given":"J.","non-dropping-particle":"","parse-names":false,"suffix":""}],"container-title":"npj Vaccines","id":"ITEM-1","issue":"1","issued":{"date-parts":[["2020"]]},"page":"1-9","publisher":"Springer US","title":"Malaria vaccines since 2000: progress, priorities, products","type":"article-journal","volume":"5"},"uris":["http://www.mendeley.com/documents/?uuid=af8f8690-428b-447c-a54f-908f932b6267"]}],"mendeley":{"formattedCitation":"[17]","plainTextFormattedCitation":"[17]","previouslyFormattedCitation":"[17]"},"properties":{"noteIndex":0},"schema":"https://github.com/citation-style-language/schema/raw/master/csl-citation.json"}</w:instrText>
      </w:r>
      <w:r w:rsidR="00307CB9">
        <w:fldChar w:fldCharType="separate"/>
      </w:r>
      <w:r w:rsidR="00307CB9" w:rsidRPr="00307CB9">
        <w:rPr>
          <w:noProof/>
        </w:rPr>
        <w:t>[17]</w:t>
      </w:r>
      <w:r w:rsidR="00307CB9">
        <w:fldChar w:fldCharType="end"/>
      </w:r>
      <w:r w:rsidR="00CC7906">
        <w:t>.</w:t>
      </w:r>
      <w:r>
        <w:t xml:space="preserve"> Examples are discussed in the previous section.</w:t>
      </w:r>
    </w:p>
    <w:p w14:paraId="5C784810" w14:textId="3ECEBA33" w:rsidR="00B730CA" w:rsidRDefault="00B730CA" w:rsidP="00B730CA">
      <w:pPr>
        <w:rPr>
          <w:b/>
          <w:bCs/>
        </w:rPr>
      </w:pPr>
      <w:r>
        <w:rPr>
          <w:b/>
          <w:bCs/>
        </w:rPr>
        <w:t xml:space="preserve">About the WHO approved first Malaria vaccine </w:t>
      </w:r>
      <w:r w:rsidRPr="00B730CA">
        <w:rPr>
          <w:b/>
          <w:bCs/>
        </w:rPr>
        <w:t>RTS,S/AS01</w:t>
      </w:r>
    </w:p>
    <w:p w14:paraId="2E8EB709" w14:textId="4242116B" w:rsidR="00346619" w:rsidRPr="00346619" w:rsidRDefault="00346619" w:rsidP="00346619">
      <w:pPr>
        <w:jc w:val="both"/>
      </w:pPr>
      <w:r w:rsidRPr="00346619">
        <w:t xml:space="preserve">The RTS,S/AS01 malaria vaccine, also known as </w:t>
      </w:r>
      <w:proofErr w:type="spellStart"/>
      <w:r w:rsidRPr="00346619">
        <w:t>Mosquirix</w:t>
      </w:r>
      <w:proofErr w:type="spellEnd"/>
      <w:r w:rsidRPr="00346619">
        <w:t>™, is the world's first and currently the only vaccine approved by the World Health Organization (WHO) for the prevention of malaria. It represents a significant milestone in the fight against this deadly disease that affects millions of people, particularly in sub-Saharan Africa. The vaccine was developed through a collaboration between GlaxoSmithKline (GSK) and the PATH Malaria Vaccine Initiative (MVI). In this detailed discussion, we will explore the development, clinical trials, efficacy, implementation, and challenges surrounding the RTS,S/AS01 malaria vaccine.</w:t>
      </w:r>
      <w:r>
        <w:t xml:space="preserve"> </w:t>
      </w:r>
      <w:r w:rsidRPr="00346619">
        <w:t>The development of the RTS,S/AS01 vaccine began in the late 1980s when scientists at GSK identified the circumsporozoite protein (CSP) as a potential target for malaria vaccine development. CSP is a major surface protein on the sporozoite stage of the Plasmodium falciparum parasite, which is transmitted to humans through the bite of infected mosquitoes. GSK collaborated with the MVI to advance the vaccine's development, given the significant burden of malaria in sub-Saharan Africa.</w:t>
      </w:r>
    </w:p>
    <w:p w14:paraId="30A20FD8" w14:textId="5A27069F" w:rsidR="001841DC" w:rsidRDefault="00346619" w:rsidP="00346619">
      <w:pPr>
        <w:jc w:val="both"/>
      </w:pPr>
      <w:r w:rsidRPr="00346619">
        <w:t xml:space="preserve">The RTS,S/AS01 vaccine is a subunit vaccine that combines the CSP antigen with the hepatitis B surface antigen (HBsAg). The HBsAg acts as a carrier protein, enhancing the immune response to the CSP antigen. Additionally, the AS01 adjuvant system, developed by GSK, is incorporated into the vaccine to further boost the immune response. The adjuvant contains QS-21, an immunostimulatory compound derived from the bark of the </w:t>
      </w:r>
      <w:proofErr w:type="spellStart"/>
      <w:r w:rsidRPr="00C737C7">
        <w:rPr>
          <w:i/>
          <w:iCs/>
        </w:rPr>
        <w:t>Quillaja</w:t>
      </w:r>
      <w:proofErr w:type="spellEnd"/>
      <w:r w:rsidRPr="00C737C7">
        <w:rPr>
          <w:i/>
          <w:iCs/>
        </w:rPr>
        <w:t xml:space="preserve"> </w:t>
      </w:r>
      <w:proofErr w:type="spellStart"/>
      <w:r w:rsidRPr="00C737C7">
        <w:rPr>
          <w:i/>
          <w:iCs/>
        </w:rPr>
        <w:t>saponaria</w:t>
      </w:r>
      <w:proofErr w:type="spellEnd"/>
      <w:r w:rsidRPr="00346619">
        <w:t xml:space="preserve"> tree, and liposomes, which enhance antigen presentation to the immune system</w:t>
      </w:r>
      <w:r w:rsidR="001841DC">
        <w:t xml:space="preserve"> </w:t>
      </w:r>
      <w:r w:rsidR="001841DC">
        <w:fldChar w:fldCharType="begin" w:fldLock="1"/>
      </w:r>
      <w:r w:rsidR="001841DC">
        <w:instrText>ADDIN CSL_CITATION {"citationItems":[{"id":"ITEM-1","itemData":{"DOI":"10.1016/j.phymed.2019.152905","ISSN":"1618095X","PMID":"31182297","abstract":"Background: Vaccine adjuvants are compounds that significantly enhance/prolong the immune response to a co-administered antigen. The limitations of the use of aluminium salts that are unable to elicite cell responses against intracellular pathogens such as those causing malaria, tuberculosis, or AIDS, have driven the development of new alternative adjuvants such as QS-21, a triterpene saponin purified from Quillaja saponaria. Purpose: The aim of this review is to attempt to clarify the mechanism of action of QS-21 through either receptors or signaling pathways in vitro and in vivo with special emphasis on the co-administration with other immunostimulants in new adjuvant formulations, called adjuvant systems (AS). Furthermore, the most relevant clinical applications will be presented. Methods: A literature search covering the period 2014–2018 was performed using electronic databases from Sci finder, Science direct, Medline/Pubmed, Scopus, Google scholar. Results: Insights into the mechanism of action of QS-21 can be summarized as follows: 1) in vivo stimulation of Th2 humoral and Th1 cell-mediated immune responses through action on antigen presenting cells (APCs) and T cells, leading to release of Th1 cytokines participating in the elimination of intracellular pathogens. 2) activation of the NLRP3 inflammasome in mouse APCs with subsequent release of caspase-1 dependent cytokines, Il-1β and Il-18, important for Th1 responses. 3) synthesis of nearly 50 QS-21 analogs, allowing structure/activity relationships and mechanistic studies. 4) unique synergy mechanism between monophosphoryl lipid A (MPL A) and QS-21, formulated in a liposome (AS01) in the early IFN-γ response, promoting vaccine immunogenicity. The second part of the review is related to phase I-III clinical trials of QS-21, mostly formulated in ASs, to evaluate efficacy, immunogenicity and safety of adjuvanted prophylactic vaccines against infectious diseases, e.g. malaria, herpes zoster, tuberculosis, AIDS and therapeutic vaccines against cancer and Alzheimer's disease. Conclusion: The most advanced phase III clinical applications led to the development of two vaccines containing QS-21 as part of the AS, the Herpes Zoster vaccine (HZ/su) (Shingrix™) which received a license in 2017 from the FDA and a marketing authorization in the EU in 2018 and the RTS,S/AS01 vaccine (Mosquirix™) against malaria, which was approved by the EMA in 2015 for further implementation in Sub-Saharan countries for routi…","author":[{"dropping-particle":"","family":"Lacaille-Dubois","given":"Marie Aleth","non-dropping-particle":"","parse-names":false,"suffix":""}],"container-title":"Phytomedicine","id":"ITEM-1","issue":"March","issued":{"date-parts":[["2019"]]},"page":"152905","publisher":"Elsevier","title":"Updated insights into the mechanism of action and clinical profile of the immunoadjuvant QS-21: A review","type":"article-journal","volume":"60"},"uris":["http://www.mendeley.com/documents/?uuid=39579d48-4454-4657-95fc-2414f4ae94f1"]},{"id":"ITEM-2","itemData":{"DOI":"10.1016/j.vaccine.2017.05.070","ISSN":"18732518","PMID":"28596090","abstract":"Malaria caused by Plasmodium falciparum continues to threaten millions of people living in the tropical parts of the world. A vaccine that confers sterile and life-long protection remains elusive despite more than 30 years of effort and resources invested in solving this problem. Antibodies to a malaria vaccine candidate circumsporozoite protein (CSP) can block invasion and can protect humans against malaria. We have manufactured the Falciparum Malaria Protein-013 (FMP013) vaccine based on the nearly full-length P. falciparum CSP 3D7 strain sequence. We report here immunogenicity and challenge data on FMP013 antigen in C57BL/6 mice formulated with two novel adjuvants of the Army Liposome Formulation (ALF) series and a commercially available adjuvant Montanide ISA 720 (Montanide) as a control. ALF is a liposomal adjuvant containing a synthetic monophosphoryl lipid A (3D-PHAD®). In our study, FMP013 was adjuvanted with ALF alone, ALF containing aluminum hydroxide (ALFA) or ALF containing QS-21 (ALFQ). Adjuvants ALF and ALFA induced similar antibody titers and protection against transgenic parasite challenge that were comparable to Montanide. ALFQ was superior to the other three adjuvants as it induced higher antibody titers with improved boosting after the third immunization, higher serum IgG2c titers, and enhanced protection. FMP013 + ALFQ also augmented the numbers of splenic germinal center-derived activated B-cells and antibody secreting cells compared to Montanide. Further, FMP013 + ALFQ induced antigen-specific IFN-γ ELISPOT activity, CD4+ T-cells and a TH1-biased cytokine profile. These results demonstrate that soluble CSP can induce a potent and sterile protective immune response when formulated with the QS-21 containing adjuvant ALFQ. Comparative mouse immunogenicity data presented here were used as the progression criteria for an ongoing non-human primate study and a regulatory toxicology study in preparation for a controlled human malaria infection (CHMI) trial.","author":[{"dropping-particle":"","family":"Genito","given":"Christopher J.","non-dropping-particle":"","parse-names":false,"suffix":""},{"dropping-particle":"","family":"Beck","given":"Zoltan","non-dropping-particle":"","parse-names":false,"suffix":""},{"dropping-particle":"","family":"Phares","given":"Timothy W.","non-dropping-particle":"","parse-names":false,"suffix":""},{"dropping-particle":"","family":"Kalle","given":"Fanta","non-dropping-particle":"","parse-names":false,"suffix":""},{"dropping-particle":"","family":"Limbach","given":"Keith J.","non-dropping-particle":"","parse-names":false,"suffix":""},{"dropping-particle":"","family":"Stefaniak","given":"Maureen E.","non-dropping-particle":"","parse-names":false,"suffix":""},{"dropping-particle":"","family":"Patterson","given":"Noelle B.","non-dropping-particle":"","parse-names":false,"suffix":""},{"dropping-particle":"","family":"Bergmann-Leitner","given":"Elke S.","non-dropping-particle":"","parse-names":false,"suffix":""},{"dropping-particle":"","family":"Waters","given":"Norman C.","non-dropping-particle":"","parse-names":false,"suffix":""},{"dropping-particle":"","family":"Matyas","given":"Gary R.","non-dropping-particle":"","parse-names":false,"suffix":""},{"dropping-particle":"","family":"Alving","given":"Carl R.","non-dropping-particle":"","parse-names":false,"suffix":""},{"dropping-particle":"","family":"Dutta","given":"Sheetij","non-dropping-particle":"","parse-names":false,"suffix":""}],"container-title":"Vaccine","id":"ITEM-2","issue":"31","issued":{"date-parts":[["2017"]]},"page":"3865-3874","title":"Liposomes containing monophosphoryl lipid A and QS-21 serve as an effective adjuvant for soluble circumsporozoite protein malaria vaccine FMP013","type":"article-journal","volume":"35"},"uris":["http://www.mendeley.com/documents/?uuid=0e0bd624-2f05-4295-be1b-d950b32481a6"]}],"mendeley":{"formattedCitation":"[29,30]","plainTextFormattedCitation":"[29,30]","previouslyFormattedCitation":"[29,30]"},"properties":{"noteIndex":0},"schema":"https://github.com/citation-style-language/schema/raw/master/csl-citation.json"}</w:instrText>
      </w:r>
      <w:r w:rsidR="001841DC">
        <w:fldChar w:fldCharType="separate"/>
      </w:r>
      <w:r w:rsidR="001841DC" w:rsidRPr="001841DC">
        <w:rPr>
          <w:noProof/>
        </w:rPr>
        <w:t>[29,30]</w:t>
      </w:r>
      <w:r w:rsidR="001841DC">
        <w:fldChar w:fldCharType="end"/>
      </w:r>
      <w:r w:rsidRPr="00346619">
        <w:t>.</w:t>
      </w:r>
      <w:r>
        <w:t xml:space="preserve"> </w:t>
      </w:r>
      <w:r w:rsidRPr="00346619">
        <w:t>The clinical development of the RTS,S/AS01 vaccine involved a series of phase I, II, and III clinical trials conducted over several years. These trials aimed to evaluate the vaccine's safety, immunogenicity, and efficacy in different populations, including children and infants in malaria-endemic regions.</w:t>
      </w:r>
      <w:r>
        <w:t xml:space="preserve"> </w:t>
      </w:r>
      <w:r w:rsidRPr="00346619">
        <w:t>Phase I and II trials demonstrated that the RTS,S/AS01 vaccine was well-tolerated and induced robust immune responses against the CSP antigen. These early trials helped refine the vaccine's formulation and dosing.</w:t>
      </w:r>
      <w:r>
        <w:t xml:space="preserve"> </w:t>
      </w:r>
      <w:r w:rsidRPr="00346619">
        <w:t>The pivotal phase III trials of the RTS,S/AS01 vaccine, known as the RTS,S Clinical Trials Partnership (CTP), were conducted in multiple sites across sub-Saharan Africa, where malaria is endemic. These trials involved thousands of children and infants at risk of malaria.</w:t>
      </w:r>
      <w:r>
        <w:t xml:space="preserve"> </w:t>
      </w:r>
      <w:r w:rsidRPr="00346619">
        <w:t>The first phase III trial, conducted in seven African countries from 2009 to 2014, assessed the vaccine's efficacy against clinical malaria in children aged 5-17 months. The study demonstrated that the vaccine reduced the risk of clinical malaria by approximately 40% and severe malaria by 30% over four years of follow-up.</w:t>
      </w:r>
      <w:r>
        <w:t xml:space="preserve"> </w:t>
      </w:r>
      <w:r w:rsidRPr="00346619">
        <w:lastRenderedPageBreak/>
        <w:t>The second phase III trial, conducted in 2012-2014, evaluated the vaccine's efficacy in younger infants (6-12 weeks old) and assessed the potential for booster doses. This study showed that the vaccine was less effective in younger infants but provided some protection against clinical malaria.</w:t>
      </w:r>
      <w:r>
        <w:t xml:space="preserve"> </w:t>
      </w:r>
      <w:r w:rsidRPr="00346619">
        <w:t>In 2015, the WHO recommended pilot implementation of the RTS,S/AS01 vaccine in several African countries to assess its feasibility, impact, and safety in real-world settings. In 2019, after further data analysis and review, the WHO recommended the use of the vaccine as part of routine childhood immunization programs in selected areas with moderate to high malaria transmission.</w:t>
      </w:r>
      <w:r>
        <w:t xml:space="preserve"> </w:t>
      </w:r>
      <w:r w:rsidRPr="00346619">
        <w:t>In October 2021, the WHO officially approved the RTS,S/AS01 malaria vaccine for use in children aged 5 months to 2 years. This approval represents a significant step in malaria control efforts and opens the door for broader implementation and impact</w:t>
      </w:r>
      <w:r w:rsidR="00840996">
        <w:t xml:space="preserve"> </w:t>
      </w:r>
      <w:r w:rsidR="00840996">
        <w:fldChar w:fldCharType="begin" w:fldLock="1"/>
      </w:r>
      <w:r w:rsidR="002578FF">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mendeley":{"formattedCitation":"[4]","plainTextFormattedCitation":"[4]","previouslyFormattedCitation":"[4]"},"properties":{"noteIndex":0},"schema":"https://github.com/citation-style-language/schema/raw/master/csl-citation.json"}</w:instrText>
      </w:r>
      <w:r w:rsidR="00840996">
        <w:fldChar w:fldCharType="separate"/>
      </w:r>
      <w:r w:rsidR="00840996" w:rsidRPr="00840996">
        <w:rPr>
          <w:noProof/>
        </w:rPr>
        <w:t>[4]</w:t>
      </w:r>
      <w:r w:rsidR="00840996">
        <w:fldChar w:fldCharType="end"/>
      </w:r>
      <w:r w:rsidRPr="00346619">
        <w:t>.</w:t>
      </w:r>
      <w:r w:rsidR="001841DC">
        <w:t xml:space="preserve"> </w:t>
      </w:r>
      <w:r w:rsidRPr="00346619">
        <w:t>The RTS,S/AS01 vaccine has shown significant efficacy in reducing the risk of clinical and severe malaria, particularly in children aged 5-17 months. Over the four-year follow-up period of the phase III trials, the vaccine provided partial protection against malaria, which is considered a meaningful achievement given the complexities of malaria immunity.</w:t>
      </w:r>
      <w:r>
        <w:t xml:space="preserve"> </w:t>
      </w:r>
      <w:r w:rsidRPr="00346619">
        <w:t>The implementation of the RTS,S/AS01 vaccine in real-world settings poses several challenges. One significant concern is the need for a four-dose schedule, which may present challenges in ensuring that children receive all doses on schedule.</w:t>
      </w:r>
      <w:r>
        <w:t xml:space="preserve"> </w:t>
      </w:r>
      <w:r w:rsidRPr="00346619">
        <w:t xml:space="preserve">Additionally, maintaining the cold chain during vaccine distribution and storage in resource-limited settings can be challenging, as the vaccine requires specific temperature conditions for stability. This necessitates </w:t>
      </w:r>
      <w:r w:rsidR="00DC7E73" w:rsidRPr="00346619">
        <w:t>a strong</w:t>
      </w:r>
      <w:r w:rsidRPr="00346619">
        <w:t xml:space="preserve"> healthcare infrastructure and adequate training for healthcare workers.</w:t>
      </w:r>
      <w:r>
        <w:t xml:space="preserve"> </w:t>
      </w:r>
      <w:r w:rsidRPr="00346619">
        <w:t>Despite its partial efficacy, the vaccine has the potential to prevent millions of malaria cases and save thousands of lives, especially in areas with moderate to high malaria transmission. By reducing the burden of disease, the vaccine can also contribute to improved childhood health, educational outcomes, and economic development in malaria-endemic regions.</w:t>
      </w:r>
      <w:r>
        <w:t xml:space="preserve"> </w:t>
      </w:r>
      <w:r w:rsidRPr="00346619">
        <w:t>The approval and recommendation of the RTS,S/AS01 vaccine mark an essential milestone in malaria vaccine development</w:t>
      </w:r>
      <w:r w:rsidR="001841DC">
        <w:t xml:space="preserve"> </w:t>
      </w:r>
      <w:r w:rsidR="001841DC">
        <w:fldChar w:fldCharType="begin" w:fldLock="1"/>
      </w:r>
      <w:r w:rsidR="001841DC">
        <w:instrText>ADDIN CSL_CITATION {"citationItems":[{"id":"ITEM-1","itemData":{"DOI":"10.1186/s41182-023-00516-w","ISSN":"13494147","abstract":"Background: The world has made great strides towards beating malaria, although about half of the world population is still exposed to the risk of contracting malaria. Developing an effective malaria vaccine was a huge challenge for medical science. In 2021 the World Health Organization (WHO) approved the first malaria vaccine, RTS,S/AS01 vaccine (Mosquirix™), for widespread use. Main abstract body: This review highlights the history of development, and the different approaches and types of malaria vaccines, and the literature to date. It covers the developmental stages of RTS,S/AS01 and recommends steps for its deployment. The review explores other potential vaccine candidates and their status, and suggests options for their further development. It also recommends future roles for vaccines in eradicating malaria. Questions remain on how RTS,S vaccine will work in widespread use and how it can best be utilized to benefit vulnerable communities. Conclusion: Malaria vaccines have been in development for almost 60 years. The RTS,S/AS01 vaccine has now been approved, but cannot be a stand-alone solution. Development should continue on promising candidates such as R21, PfSPZ and P. vivax vaccines. Multi-component vaccines may be a useful addition to other malaria control techniques in achieving eradication of malaria.","author":[{"dropping-particle":"","family":"El-Moamly","given":"Amal A.","non-dropping-particle":"","parse-names":false,"suffix":""},{"dropping-particle":"","family":"El-Sweify","given":"Mohamed A.","non-dropping-particle":"","parse-names":false,"suffix":""}],"container-title":"Tropical Medicine and Health","id":"ITEM-1","issue":"1","issued":{"date-parts":[["2023"]]},"publisher":"BioMed Central","title":"Malaria vaccines: the 60-year journey of hope and final success—lessons learned and future prospects","type":"article-journal","volume":"51"},"uris":["http://www.mendeley.com/documents/?uuid=8d21a3bc-8edc-45b9-bdab-6321a30acef9"]},{"id":"ITEM-2","itemData":{"DOI":"10.1016/j.vaccine.2015.09.110","ISSN":"18732518","PMID":"26475447","abstract":"Prospects for malaria eradication will be greatly enhanced by an effective vaccine, but parasite genetic diversity poses a major impediment to malaria vaccine efficacy. In recent pre-clinical and field trials, vaccines based on polymorphic Plasmodium falciparum antigens have shown efficacy only against homologous strains, raising the specter of allele-specific immunity such as that which plagues vaccines against influenza and HIV. The most advanced malaria vaccine, RTS, S, targets relatively conserved epitopes on the P. falciparum circumsporozoite protein. After more than 40 years of development and testing, RTS, S, has shown significant but modest efficacy against clinical malaria in phase 2 and 3 trials. Ongoing phase 2 studies of an irradiated sporozoite vaccine will ascertain whether the full protection against homologous experimental malaria challenge conferred by high doses of a whole organism vaccine can provide protection against diverse strains in the field. Here we review and evaluate approaches being taken to design broadly cross-protective malaria vaccines.","author":[{"dropping-particle":"","family":"Ouattara","given":"Amed","non-dropping-particle":"","parse-names":false,"suffix":""},{"dropping-particle":"","family":"Barry","given":"Alyssa E.","non-dropping-particle":"","parse-names":false,"suffix":""},{"dropping-particle":"","family":"Dutta","given":"Sheetij","non-dropping-particle":"","parse-names":false,"suffix":""},{"dropping-particle":"","family":"Remarque","given":"Edmond J.","non-dropping-particle":"","parse-names":false,"suffix":""},{"dropping-particle":"","family":"Beeson","given":"James G.","non-dropping-particle":"","parse-names":false,"suffix":""},{"dropping-particle":"V.","family":"Plowe","given":"Christopher","non-dropping-particle":"","parse-names":false,"suffix":""}],"container-title":"Vaccine","id":"ITEM-2","issue":"52","issued":{"date-parts":[["2015"]]},"page":"7506-7512","publisher":"Elsevier Ltd","title":"Designing malaria vaccines to circumvent antigen variability","type":"article-journal","volume":"33"},"uris":["http://www.mendeley.com/documents/?uuid=cedbc30f-773b-4499-9593-89effd71518d"]},{"id":"ITEM-3","itemData":{"DOI":"10.3390/vaccines11040792","ISSN":"2076393X","abstract":"Malaria and schistosomiasis are two major parasitic diseases that remain leading causes of morbidity and mortality worldwide. Co-infections of these two parasites are common in the tropics, where both diseases are endemic. The clinical consequences of schistosomiasis and malaria are determined by a variety of host, parasitic, and environmental variables. Chronic schistosomiasis causes malnutrition and cognitive impairments in children, while malaria can cause fatal acute infections. There are effective drugs available to treat malaria and schistosomiasis. However, the occurrence of allelic polymorphisms and the rapid selection of parasites with genetic mutations can confer reduced susceptibility and lead to the emergence of drug resistance. Moreover, the successful elimination and complete management of these parasites are difficult due to the lack of effective vaccines against Plasmodium and Schistosoma infections. Therefore, it is important to highlight all current vaccine candidates undergoing clinical trials, such as pre-erythrocytic and erythrocytic stage malaria, as well as a next-generation RTS,S-like vaccine, the R21/Matrix-M vaccine, that conferred 77% protection against clinical malaria in a Phase 2b trial. Moreover, this review also discusses the progress and development of schistosomiasis vaccines. Furthermore, significant information is provided through this review on the effectiveness and progress of schistosomiasis vaccines currently under clinical trials, such as Sh28GST, Sm-14, and Sm-p80. Overall, this review provides insights into recent progress in malarial and schistosomiasis vaccines and their developmental approaches.","author":[{"dropping-particle":"","family":"Siddiqui","given":"Arif Jamal","non-dropping-particle":"","parse-names":false,"suffix":""},{"dropping-particle":"","family":"Bhardwaj","given":"Jyoti","non-dropping-particle":"","parse-names":false,"suffix":""},{"dropping-particle":"","family":"Saxena","given":"Juhi","non-dropping-particle":"","parse-names":false,"suffix":""},{"dropping-particle":"","family":"Jahan","given":"Sadaf","non-dropping-particle":"","parse-names":false,"suffix":""},{"dropping-particle":"","family":"Snoussi","given":"Mejdi","non-dropping-particle":"","parse-names":false,"suffix":""},{"dropping-particle":"","family":"Bardakci","given":"Fevzi","non-dropping-particle":"","parse-names":false,"suffix":""},{"dropping-particle":"","family":"Badraoui","given":"Riadh","non-dropping-particle":"","parse-names":false,"suffix":""},{"dropping-particle":"","family":"Adnan","given":"Mohd","non-dropping-particle":"","parse-names":false,"suffix":""}],"container-title":"Vaccines","id":"ITEM-3","issue":"4","issued":{"date-parts":[["2023"]]},"page":"1-21","title":"A Critical Review on Human Malaria and Schistosomiasis Vaccines: Current State, Recent Advancements, and Developments","type":"article-journal","volume":"11"},"uris":["http://www.mendeley.com/documents/?uuid=755fb010-45bf-4a92-b26f-81292bc54a6c"]},{"id":"ITEM-4","itemData":{"DOI":"10.1038/s41541-023-00714-x","ISBN":"4154102300714","ISSN":"20590105","abstract":"Mouse models are useful for the early down-selection of malaria vaccine candidates. The Walter Reed Army Institute of Research has optimized a transgenic Plasmodium berghei sporozoite challenge model to compare the efficacy of Plasmodium falciparum circumsporozoite protein (CSP) vaccines. GSK’s RTS,S vaccine formulated in the adjuvant AS01 can protect malaria-naïve individuals against malaria. We report that the RTS,S/AS01 vaccine induces high level sterile protection in our mouse model. Down titration of the antigen at a constant AS01 dose revealed a potent antigen dose-sparing effect and the superiority of RTS,S/AS01 over a soluble CSP antigen. RTS,S-mediated protective immunity was associated with a threshold of major repeat antibody titer. Combined titration of the antigen and adjuvant showed that reducing the adjuvant could improve antibody boosting post-3rd vaccination and reduce the threshold antibody concentration required for protection. Mouse models can provide a pathway for preclinical assessment of strategies to improve CSP vaccines against malaria.","author":[{"dropping-particle":"","family":"Genito","given":"Christopher J.","non-dropping-particle":"","parse-names":false,"suffix":""},{"dropping-particle":"","family":"Brooks","given":"Katherine","non-dropping-particle":"","parse-names":false,"suffix":""},{"dropping-particle":"","family":"Smith","given":"Alexis","non-dropping-particle":"","parse-names":false,"suffix":""},{"dropping-particle":"","family":"Ryan","given":"Emma","non-dropping-particle":"","parse-names":false,"suffix":""},{"dropping-particle":"","family":"Soto","given":"Kim","non-dropping-particle":"","parse-names":false,"suffix":""},{"dropping-particle":"","family":"Li","given":"Yuanzhang","non-dropping-particle":"","parse-names":false,"suffix":""},{"dropping-particle":"","family":"Warter","given":"Lucile","non-dropping-particle":"","parse-names":false,"suffix":""},{"dropping-particle":"","family":"Dutta","given":"Sheetij","non-dropping-particle":"","parse-names":false,"suffix":""}],"container-title":"npj Vaccines","id":"ITEM-4","issue":"1","issued":{"date-parts":[["2023"]]},"page":"1-11","publisher":"Springer US","title":"Protective antibody threshold of RTS,S/AS01 malaria vaccine correlates antigen and adjuvant dose in mouse model","type":"article-journal","volume":"8"},"uris":["http://www.mendeley.com/documents/?uuid=036f273f-8e5c-4e5a-b0c2-61e666234cae"]},{"id":"ITEM-5","itemData":{"DOI":"10.3390/pathogens12020247","ISSN":"20760817","PMID":"36839519","abstract":"Malaria is a parasitic infection that is a great public health concern and is responsible for high mortality rates worldwide. Different strategies have been employed to improve disease control, demonstrating the ineffectiveness of controlling vectors, and parasite resistance to antimalarial drugs requires the development of an effective preventive vaccine. There are countless challenges to the development of such a vaccine directly related to the parasite’s complex life cycle. After more than four decades of basic research and clinical trials, the World Health Organization (WHO) has recommended the pre-erythrocytic Plasmodium falciparum (RTS, S) malaria vaccine for widespread use among children living in malaria-endemic areas. However, there is a consensus that major improvements are needed to develop a vaccine with a greater epidemiological impact in endemic areas. This review discusses novel strategies for malaria vaccine design taking the target stages within the parasite cycle into account. The design of the multi-component vaccine shows considerable potential, especially as it involves transmission-blocking vaccines (TBVs) that eliminate the parasite’s replication towards sporozoite stage parasites during a blood meal of female anopheline mosquitoes. Significant improvements have been made but additional efforts to achieve an efficient vaccine are required to improve control measures. Different strategies have been employed, thus demonstrating the ineffectiveness in controlling vectors, and parasite resistance to antimalarial drugs requires the development of a preventive vaccine. Despite having a vaccine in an advanced stage of development, such as the RTS, S malaria vaccine, the search for an effective vaccine against malaria is far from over. This review discusses novel strategies for malaria vaccine design taking into account the target stages within the parasite’s life cycle.","author":[{"dropping-particle":"","family":"Mariano","given":"Reysla Maria da Silveira","non-dropping-particle":"","parse-names":false,"suffix":""},{"dropping-particle":"","family":"Gonçalves","given":"Ana Alice Maia","non-dropping-particle":"","parse-names":false,"suffix":""},{"dropping-particle":"de","family":"Oliveira","given":"Diana Souza","non-dropping-particle":"","parse-names":false,"suffix":""},{"dropping-particle":"","family":"Ribeiro","given":"Helen Silva","non-dropping-particle":"","parse-names":false,"suffix":""},{"dropping-particle":"","family":"Pereira","given":"Diogo Fonseca Soares","non-dropping-particle":"","parse-names":false,"suffix":""},{"dropping-particle":"","family":"Santos","given":"Ingrid Soares","non-dropping-particle":"","parse-names":false,"suffix":""},{"dropping-particle":"","family":"Lair","given":"Daniel Ferreira","non-dropping-particle":"","parse-names":false,"suffix":""},{"dropping-particle":"da","family":"Silva","given":"Augusto Ventura","non-dropping-particle":"","parse-names":false,"suffix":""},{"dropping-particle":"","family":"Galdino","given":"Alexsandro Sobreira","non-dropping-particle":"","parse-names":false,"suffix":""},{"dropping-particle":"","family":"Chávez-Fumagalli","given":"Miguel Angel","non-dropping-particle":"","parse-names":false,"suffix":""},{"dropping-particle":"da","family":"Silveira-Lemos","given":"Denise","non-dropping-particle":"","parse-names":false,"suffix":""},{"dropping-particle":"","family":"Dutra","given":"Walderez Ornelas","non-dropping-particle":"","parse-names":false,"suffix":""},{"dropping-particle":"","family":"Giunchetti","given":"Rodolfo Cordeiro","non-dropping-particle":"","parse-names":false,"suffix":""}],"container-title":"Pathogens","id":"ITEM-5","issue":"2","issued":{"date-parts":[["2023"]]},"title":"A Review of Major Patents on Potential Malaria Vaccine Targets","type":"article-journal","volume":"12"},"uris":["http://www.mendeley.com/documents/?uuid=dd60bf69-be9c-453f-8a65-a7f8d56aad1a"]}],"mendeley":{"formattedCitation":"[3,4,20,31,32]","plainTextFormattedCitation":"[3,4,20,31,32]","previouslyFormattedCitation":"[3,4,20,31,32]"},"properties":{"noteIndex":0},"schema":"https://github.com/citation-style-language/schema/raw/master/csl-citation.json"}</w:instrText>
      </w:r>
      <w:r w:rsidR="001841DC">
        <w:fldChar w:fldCharType="separate"/>
      </w:r>
      <w:r w:rsidR="001841DC" w:rsidRPr="001841DC">
        <w:rPr>
          <w:noProof/>
        </w:rPr>
        <w:t>[3,4,20,31,32]</w:t>
      </w:r>
      <w:r w:rsidR="001841DC">
        <w:fldChar w:fldCharType="end"/>
      </w:r>
      <w:r w:rsidRPr="00346619">
        <w:t xml:space="preserve">. </w:t>
      </w:r>
    </w:p>
    <w:p w14:paraId="442F4EB9" w14:textId="7261E52E" w:rsidR="00346619" w:rsidRPr="00346619" w:rsidRDefault="00346619" w:rsidP="00346619">
      <w:pPr>
        <w:jc w:val="both"/>
      </w:pPr>
      <w:r w:rsidRPr="00346619">
        <w:t>However, ongoing research aims to improve vaccine efficacy and explore other targets and vaccine candidates for broader protection against malaria.</w:t>
      </w:r>
      <w:r>
        <w:t xml:space="preserve"> </w:t>
      </w:r>
      <w:r w:rsidRPr="00346619">
        <w:t>Researchers are investigating novel vaccine technologies, such as vectored vaccines, DNA vaccines, and nanoparticle-based approaches, to enhance immune responses and potentially achieve higher efficacy. Additionally, the identification of new target antigens and improved adjuvants may lead to the development of next-generation malaria vaccines with broader protection against diverse parasite strains.</w:t>
      </w:r>
    </w:p>
    <w:p w14:paraId="30FFA20A" w14:textId="70AC1746" w:rsidR="00B730CA" w:rsidRDefault="00B730CA" w:rsidP="00B730CA">
      <w:pPr>
        <w:rPr>
          <w:b/>
          <w:bCs/>
        </w:rPr>
      </w:pPr>
      <w:r>
        <w:rPr>
          <w:b/>
          <w:bCs/>
        </w:rPr>
        <w:t>Conclusions</w:t>
      </w:r>
    </w:p>
    <w:p w14:paraId="33E4E165" w14:textId="15B04CA5" w:rsidR="00AC57F9" w:rsidRDefault="00E14087" w:rsidP="00AC57F9">
      <w:pPr>
        <w:jc w:val="both"/>
      </w:pPr>
      <w:r>
        <w:t>In 2021 Malaria stood out to be one of the most dangerous</w:t>
      </w:r>
      <w:r w:rsidR="007C0113">
        <w:t xml:space="preserve"> vector-transmissible</w:t>
      </w:r>
      <w:r w:rsidR="007C0113" w:rsidRPr="00DE19A8">
        <w:t xml:space="preserve"> infectious diseases</w:t>
      </w:r>
      <w:r w:rsidR="007C0113">
        <w:t>.</w:t>
      </w:r>
      <w:r>
        <w:t xml:space="preserve"> </w:t>
      </w:r>
      <w:r w:rsidR="00AC57F9">
        <w:t>The attempts to develop vaccine against malaria started as early as 1897</w:t>
      </w:r>
      <w:r w:rsidR="001A318F">
        <w:t xml:space="preserve"> but due to several complications such as complex life cycle, biology and genome of the </w:t>
      </w:r>
      <w:r w:rsidR="001A318F" w:rsidRPr="001A318F">
        <w:rPr>
          <w:i/>
          <w:iCs/>
        </w:rPr>
        <w:t>Plasmodium</w:t>
      </w:r>
      <w:r w:rsidR="001A318F">
        <w:t xml:space="preserve"> it has been difficult to develop an effective vaccine. </w:t>
      </w:r>
      <w:r w:rsidR="008070AB">
        <w:t xml:space="preserve">Albeit all the difficulties, the technology for development of the Malaria vaccine has advanced greatly. There has been a lot of studies and innovations that will tread the roadmap for future discoveries in the field of vaccine development. </w:t>
      </w:r>
      <w:r w:rsidR="002A52D8">
        <w:t>T</w:t>
      </w:r>
      <w:r w:rsidR="002A52D8" w:rsidRPr="002A52D8">
        <w:t>he</w:t>
      </w:r>
      <w:r w:rsidR="002A52D8">
        <w:t xml:space="preserve"> approval of the</w:t>
      </w:r>
      <w:r w:rsidR="002A52D8" w:rsidRPr="002A52D8">
        <w:t xml:space="preserve"> first malaria vaccine RTS,S/AS01 as </w:t>
      </w:r>
      <w:proofErr w:type="spellStart"/>
      <w:r w:rsidR="002A52D8" w:rsidRPr="002A52D8">
        <w:t>Mosquirix</w:t>
      </w:r>
      <w:proofErr w:type="spellEnd"/>
      <w:r w:rsidR="002A52D8" w:rsidRPr="002A52D8">
        <w:t xml:space="preserve">™ </w:t>
      </w:r>
      <w:r w:rsidR="002A52D8">
        <w:t xml:space="preserve">by WHO in the year 2021 is though a milestone the maximum efficacy of it is not more than 50 per cent. </w:t>
      </w:r>
      <w:r w:rsidR="001C7822" w:rsidRPr="001C7822">
        <w:t>While challenges persist in vaccine design, production, and distribution, the progress made in recent years instills hope and optimism for a malaria-free future. Continued collaboration, research, and investment are essential to bring these promising vaccine candidates to fruition, safeguarding millions of lives and paving the way towards eradicating malaria as a global health burden.</w:t>
      </w:r>
    </w:p>
    <w:p w14:paraId="14D042AE" w14:textId="29912D30" w:rsidR="003A2687" w:rsidRDefault="003A2687" w:rsidP="00AC57F9">
      <w:pPr>
        <w:jc w:val="both"/>
        <w:rPr>
          <w:b/>
          <w:bCs/>
        </w:rPr>
      </w:pPr>
      <w:r w:rsidRPr="003A2687">
        <w:rPr>
          <w:b/>
          <w:bCs/>
        </w:rPr>
        <w:t>References</w:t>
      </w:r>
    </w:p>
    <w:p w14:paraId="2BFE5E54" w14:textId="44F70EE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Pr>
          <w:b/>
          <w:bCs/>
        </w:rPr>
        <w:lastRenderedPageBreak/>
        <w:fldChar w:fldCharType="begin" w:fldLock="1"/>
      </w:r>
      <w:r>
        <w:rPr>
          <w:b/>
          <w:bCs/>
        </w:rPr>
        <w:instrText xml:space="preserve">ADDIN Mendeley Bibliography CSL_BIBLIOGRAPHY </w:instrText>
      </w:r>
      <w:r>
        <w:rPr>
          <w:b/>
          <w:bCs/>
        </w:rPr>
        <w:fldChar w:fldCharType="separate"/>
      </w:r>
      <w:r w:rsidRPr="001841DC">
        <w:rPr>
          <w:rFonts w:ascii="Calibri" w:hAnsi="Calibri" w:cs="Calibri"/>
          <w:noProof/>
          <w:kern w:val="0"/>
          <w:szCs w:val="24"/>
        </w:rPr>
        <w:t>[1]</w:t>
      </w:r>
      <w:r w:rsidRPr="001841DC">
        <w:rPr>
          <w:rFonts w:ascii="Calibri" w:hAnsi="Calibri" w:cs="Calibri"/>
          <w:noProof/>
          <w:kern w:val="0"/>
          <w:szCs w:val="24"/>
        </w:rPr>
        <w:tab/>
        <w:t>P. Chandley, R. Ranjan, S. Kumar, S. Rohatgi, Host-parasite interactions during Plasmodium infection: Implications for immunotherapies, Front. Immunol. 13 (2023) 1–27. https://doi.org/10.3389/fimmu.2022.1091961.</w:t>
      </w:r>
    </w:p>
    <w:p w14:paraId="58757DC7"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w:t>
      </w:r>
      <w:r w:rsidRPr="001841DC">
        <w:rPr>
          <w:rFonts w:ascii="Calibri" w:hAnsi="Calibri" w:cs="Calibri"/>
          <w:noProof/>
          <w:kern w:val="0"/>
          <w:szCs w:val="24"/>
        </w:rPr>
        <w:tab/>
        <w:t>Anonymous, World Health Organization : Malaria Q&amp;A, World Heal. Organ. (2023). https://www.who.int/news-room/questions-and-answers/item/malaria?gclid=Cj0KCQjw9MCnBhCYARIsAB1WQVVGZ-FvyjbubTQdQdrQMsZzIphWGUXxBx_ZCdS3-ACkG-aFw8SCQhIaApJ6EALw_wcB (accessed August 31, 2023).</w:t>
      </w:r>
    </w:p>
    <w:p w14:paraId="2E671D27"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3]</w:t>
      </w:r>
      <w:r w:rsidRPr="001841DC">
        <w:rPr>
          <w:rFonts w:ascii="Calibri" w:hAnsi="Calibri" w:cs="Calibri"/>
          <w:noProof/>
          <w:kern w:val="0"/>
          <w:szCs w:val="24"/>
        </w:rPr>
        <w:tab/>
        <w:t>R.M. da S. Mariano, A.A.M. Gonçalves, D.S. de Oliveira, H.S. Ribeiro, D.F.S. Pereira, I.S. Santos, D.F. Lair, A.V. da Silva, A.S. Galdino, M.A. Chávez-Fumagalli, D. da Silveira-Lemos, W.O. Dutra, R.C. Giunchetti, A Review of Major Patents on Potential Malaria Vaccine Targets, Pathogens. 12 (2023). https://doi.org/10.3390/pathogens12020247.</w:t>
      </w:r>
    </w:p>
    <w:p w14:paraId="44D61D30"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4]</w:t>
      </w:r>
      <w:r w:rsidRPr="001841DC">
        <w:rPr>
          <w:rFonts w:ascii="Calibri" w:hAnsi="Calibri" w:cs="Calibri"/>
          <w:noProof/>
          <w:kern w:val="0"/>
          <w:szCs w:val="24"/>
        </w:rPr>
        <w:tab/>
        <w:t>A.A. El-Moamly, M.A. El-Sweify, Malaria vaccines: the 60-year journey of hope and final success—lessons learned and future prospects, Trop. Med. Health. 51 (2023). https://doi.org/10.1186/s41182-023-00516-w.</w:t>
      </w:r>
    </w:p>
    <w:p w14:paraId="652A80DE"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5]</w:t>
      </w:r>
      <w:r w:rsidRPr="001841DC">
        <w:rPr>
          <w:rFonts w:ascii="Calibri" w:hAnsi="Calibri" w:cs="Calibri"/>
          <w:noProof/>
          <w:kern w:val="0"/>
          <w:szCs w:val="24"/>
        </w:rPr>
        <w:tab/>
        <w:t>L. Rénia, Y.S. Goh, Malaria parasites: The great escape, Front. Immunol. 7 (2016) 1–14. https://doi.org/10.3389/fimmu.2016.00463.</w:t>
      </w:r>
    </w:p>
    <w:p w14:paraId="2A9EBAF6"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6]</w:t>
      </w:r>
      <w:r w:rsidRPr="001841DC">
        <w:rPr>
          <w:rFonts w:ascii="Calibri" w:hAnsi="Calibri" w:cs="Calibri"/>
          <w:noProof/>
          <w:kern w:val="0"/>
          <w:szCs w:val="24"/>
        </w:rPr>
        <w:tab/>
        <w:t>J. Langhorne, F.M. Ndungu, A.M. Sponaas, K. Marsh, Immunity to malaria: More questions than answers, Nat. Immunol. 9 (2008) 725–732. https://doi.org/10.1038/ni.f.205.</w:t>
      </w:r>
    </w:p>
    <w:p w14:paraId="267741F1"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7]</w:t>
      </w:r>
      <w:r w:rsidRPr="001841DC">
        <w:rPr>
          <w:rFonts w:ascii="Calibri" w:hAnsi="Calibri" w:cs="Calibri"/>
          <w:noProof/>
          <w:kern w:val="0"/>
          <w:szCs w:val="24"/>
        </w:rPr>
        <w:tab/>
        <w:t>K. Venugopal, F. Hentzschel, G. Valkiūnas, M. Marti, Plasmodium asexual growth and sexual development in the haematopoietic niche of the host, Nat. Rev. Microbiol. 18 (2020) 177–189. https://doi.org/10.1038/s41579-019-0306-2.</w:t>
      </w:r>
    </w:p>
    <w:p w14:paraId="48297478"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8]</w:t>
      </w:r>
      <w:r w:rsidRPr="001841DC">
        <w:rPr>
          <w:rFonts w:ascii="Calibri" w:hAnsi="Calibri" w:cs="Calibri"/>
          <w:noProof/>
          <w:kern w:val="0"/>
          <w:szCs w:val="24"/>
        </w:rPr>
        <w:tab/>
        <w:t>P.K. Kiyuka, S. Meri, A. Khattab, Complement in malaria: immune evasion strategies and role in protective immunity, FEBS Lett. 594 (2020) 2502–2517. https://doi.org/10.1002/1873-3468.13772.</w:t>
      </w:r>
    </w:p>
    <w:p w14:paraId="79660917"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9]</w:t>
      </w:r>
      <w:r w:rsidRPr="001841DC">
        <w:rPr>
          <w:rFonts w:ascii="Calibri" w:hAnsi="Calibri" w:cs="Calibri"/>
          <w:noProof/>
          <w:kern w:val="0"/>
          <w:szCs w:val="24"/>
        </w:rPr>
        <w:tab/>
        <w:t>N.K. Almeida-De-Oliveira, R. de Abreu-Fernandes, L. Lima-Cury, A.R. de Lavigne, A. de Pina-Costa, D. de Souza Perce-Da- Silva, M. Catanho, A.D. Rossi, P. Brasil, C.T. Daniel-Ribeiro, M. De Fátima Ferreira-Da-Cruz, Balancing selection and high genetic diversity of Plasmodium vivax circumsporozoite central region in parasites from Brazilian Amazon and Rio de Janeiro Atlantic Forest, PLoS One. 15 (2020) 1–20. https://doi.org/10.1371/journal.pone.0241426.</w:t>
      </w:r>
    </w:p>
    <w:p w14:paraId="5A77ADF7"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0]</w:t>
      </w:r>
      <w:r w:rsidRPr="001841DC">
        <w:rPr>
          <w:rFonts w:ascii="Calibri" w:hAnsi="Calibri" w:cs="Calibri"/>
          <w:noProof/>
          <w:kern w:val="0"/>
          <w:szCs w:val="24"/>
        </w:rPr>
        <w:tab/>
        <w:t>J.H. Han, J.S. Cho, J.J.Y. Ong, J.H. Park, M.H. Nyunt, E. Sutanto, H. Trimarsanto, B. Petros, A. Aseffa, S. Getachew, K. Sriprawat, N.M. Anstey, M.J. Grigg, B.E. Barber, T. William, G. Qi, Y. Liu, R.D. Pearson, S. Auburn, R.N. Price, F. Nosten, L. Rénia, B. Russell, E.T. Han, Genetic diversity and neutral selection in Plasmodium vivax erythrocyte binding protein correlates with patient antigenicity, PLoS Negl. Trop. Dis. 14 (2020) 1–16. https://doi.org/10.1371/journal.pntd.0008202.</w:t>
      </w:r>
    </w:p>
    <w:p w14:paraId="3C59CB40"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1]</w:t>
      </w:r>
      <w:r w:rsidRPr="001841DC">
        <w:rPr>
          <w:rFonts w:ascii="Calibri" w:hAnsi="Calibri" w:cs="Calibri"/>
          <w:noProof/>
          <w:kern w:val="0"/>
          <w:szCs w:val="24"/>
        </w:rPr>
        <w:tab/>
        <w:t>Anonymous, Health News : Challenges in Malaria Vaccine Development, Creat. Diagnostics. (2023). https://www.creative-diagnostics.com/blog/index.php/challenges-in-malaria-vaccine-development/#:~:text=The results of Plasmodium genome,to induce good protective immunity. (accessed September 1, 2023).</w:t>
      </w:r>
    </w:p>
    <w:p w14:paraId="5BD72D04"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2]</w:t>
      </w:r>
      <w:r w:rsidRPr="001841DC">
        <w:rPr>
          <w:rFonts w:ascii="Calibri" w:hAnsi="Calibri" w:cs="Calibri"/>
          <w:noProof/>
          <w:kern w:val="0"/>
          <w:szCs w:val="24"/>
        </w:rPr>
        <w:tab/>
        <w:t xml:space="preserve">C.A. Ezema, I.U. Okagu, T.P.C. Ezeorba, Escaping the enemy’s bullets: an update on how malaria parasites evade host immune response, Parasitol. Res. (2023) 1715–1731. </w:t>
      </w:r>
      <w:r w:rsidRPr="001841DC">
        <w:rPr>
          <w:rFonts w:ascii="Calibri" w:hAnsi="Calibri" w:cs="Calibri"/>
          <w:noProof/>
          <w:kern w:val="0"/>
          <w:szCs w:val="24"/>
        </w:rPr>
        <w:lastRenderedPageBreak/>
        <w:t>https://doi.org/10.1007/s00436-023-07868-6.</w:t>
      </w:r>
    </w:p>
    <w:p w14:paraId="68E6D954"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3]</w:t>
      </w:r>
      <w:r w:rsidRPr="001841DC">
        <w:rPr>
          <w:rFonts w:ascii="Calibri" w:hAnsi="Calibri" w:cs="Calibri"/>
          <w:noProof/>
          <w:kern w:val="0"/>
          <w:szCs w:val="24"/>
        </w:rPr>
        <w:tab/>
        <w:t>P.M. Heaton, Challenges of Developing Novel Vaccines With Particular Global Health Importance, Front. Immunol. 11 (2020) 1–13. https://doi.org/10.3389/fimmu.2020.517290.</w:t>
      </w:r>
    </w:p>
    <w:p w14:paraId="7B2C5469"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4]</w:t>
      </w:r>
      <w:r w:rsidRPr="001841DC">
        <w:rPr>
          <w:rFonts w:ascii="Calibri" w:hAnsi="Calibri" w:cs="Calibri"/>
          <w:noProof/>
          <w:kern w:val="0"/>
          <w:szCs w:val="24"/>
        </w:rPr>
        <w:tab/>
        <w:t>A. Nnaji, M.A. Ozdal, Perception and awareness towards malaria vaccine policy implementation in Nigeria by health policy actors, Malar. J. 22 (2023) 1–9. https://doi.org/10.1186/s12936-023-04536-z.</w:t>
      </w:r>
    </w:p>
    <w:p w14:paraId="6EAF4BBC"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5]</w:t>
      </w:r>
      <w:r w:rsidRPr="001841DC">
        <w:rPr>
          <w:rFonts w:ascii="Calibri" w:hAnsi="Calibri" w:cs="Calibri"/>
          <w:noProof/>
          <w:kern w:val="0"/>
          <w:szCs w:val="24"/>
        </w:rPr>
        <w:tab/>
        <w:t>S. Kabir Sulaiman, F. Isma’il Tsiga-Ahmed, M. Sale Musa, A. Kabir Sulaiman, F. Muhammad Dayyab, M. AB Khan, S. Idris Ahmad, U. Abasi-okot Akpan, U.K. Ibrahim Usman, A. Tjjani Bako, Prevalence, determinants, and reasons for malaria vaccine hesitancy among caregivers of under-five children in Nigeria: Results from a nationwide cross-sectional survey, Vaccine. 41 (2023) 1503–1512. https://doi.org/10.1016/j.vaccine.2023.01.060.</w:t>
      </w:r>
    </w:p>
    <w:p w14:paraId="55F9546C"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6]</w:t>
      </w:r>
      <w:r w:rsidRPr="001841DC">
        <w:rPr>
          <w:rFonts w:ascii="Calibri" w:hAnsi="Calibri" w:cs="Calibri"/>
          <w:noProof/>
          <w:kern w:val="0"/>
          <w:szCs w:val="24"/>
        </w:rPr>
        <w:tab/>
        <w:t>P. Bettencourt, Current Challenges in the Identification of Pre-Erythrocytic Malaria Vaccine Candidate Antigens, Front. Immunol. 11 (2020) 1–15. https://doi.org/10.3389/fimmu.2020.00190.</w:t>
      </w:r>
    </w:p>
    <w:p w14:paraId="59288714"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7]</w:t>
      </w:r>
      <w:r w:rsidRPr="001841DC">
        <w:rPr>
          <w:rFonts w:ascii="Calibri" w:hAnsi="Calibri" w:cs="Calibri"/>
          <w:noProof/>
          <w:kern w:val="0"/>
          <w:szCs w:val="24"/>
        </w:rPr>
        <w:tab/>
        <w:t>P.E. Duffy, J. Patrick Gorres, Malaria vaccines since 2000: progress, priorities, products, Npj Vaccines. 5 (2020) 1–9. https://doi.org/10.1038/s41541-020-0196-3.</w:t>
      </w:r>
    </w:p>
    <w:p w14:paraId="02D2EDED"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8]</w:t>
      </w:r>
      <w:r w:rsidRPr="001841DC">
        <w:rPr>
          <w:rFonts w:ascii="Calibri" w:hAnsi="Calibri" w:cs="Calibri"/>
          <w:noProof/>
          <w:kern w:val="0"/>
          <w:szCs w:val="24"/>
        </w:rPr>
        <w:tab/>
        <w:t>R.D. Ellis, I. Sagara, O. Doumbo, Y. Wu, Blood stage vaccines for Plasmodium falciparum: Current status and the way forward, Hum. Vaccin. 6 (2010) 627–634. https://doi.org/10.4161/hv.6.8.11446.</w:t>
      </w:r>
    </w:p>
    <w:p w14:paraId="70FE4089"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19]</w:t>
      </w:r>
      <w:r w:rsidRPr="001841DC">
        <w:rPr>
          <w:rFonts w:ascii="Calibri" w:hAnsi="Calibri" w:cs="Calibri"/>
          <w:noProof/>
          <w:kern w:val="0"/>
          <w:szCs w:val="24"/>
        </w:rPr>
        <w:tab/>
        <w:t>M.F. Good, D.C. Kaslow, L.H. Miller, Pathways and strategies for developing a malaria blood-stage vaccine, Annu. Rev. Immunol. 16 (1998) 57–87. https://doi.org/10.1146/annurev.immunol.16.1.57.</w:t>
      </w:r>
    </w:p>
    <w:p w14:paraId="64FEC4C0"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0]</w:t>
      </w:r>
      <w:r w:rsidRPr="001841DC">
        <w:rPr>
          <w:rFonts w:ascii="Calibri" w:hAnsi="Calibri" w:cs="Calibri"/>
          <w:noProof/>
          <w:kern w:val="0"/>
          <w:szCs w:val="24"/>
        </w:rPr>
        <w:tab/>
        <w:t>A. Ouattara, A.E. Barry, S. Dutta, E.J. Remarque, J.G. Beeson, C. V. Plowe, Designing malaria vaccines to circumvent antigen variability, Vaccine. 33 (2015) 7506–7512. https://doi.org/10.1016/j.vaccine.2015.09.110.</w:t>
      </w:r>
    </w:p>
    <w:p w14:paraId="1CCEE9C5"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1]</w:t>
      </w:r>
      <w:r w:rsidRPr="001841DC">
        <w:rPr>
          <w:rFonts w:ascii="Calibri" w:hAnsi="Calibri" w:cs="Calibri"/>
          <w:noProof/>
          <w:kern w:val="0"/>
          <w:szCs w:val="24"/>
        </w:rPr>
        <w:tab/>
        <w:t>B. Genton, V. D’Acremont, F. Lurati-Ruiz, D. Verhage, R. Audran, C. Hermsen, L. Wolters, C. Reymond, F. Spertini, R. Sauerwein, Randomized double-blind controlled Phase I/IIa trial to assess the efficacy of malaria vaccine PfCS102 to protect against challenge with P. falciparum, Vaccine. 28 (2010) 6573–6580. https://doi.org/10.1016/j.vaccine.2010.07.067.</w:t>
      </w:r>
    </w:p>
    <w:p w14:paraId="48EAF33F"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2]</w:t>
      </w:r>
      <w:r w:rsidRPr="001841DC">
        <w:rPr>
          <w:rFonts w:ascii="Calibri" w:hAnsi="Calibri" w:cs="Calibri"/>
          <w:noProof/>
          <w:kern w:val="0"/>
          <w:szCs w:val="24"/>
        </w:rPr>
        <w:tab/>
        <w:t>J. Hu, Z. Chen, J. Gu, M. Wan, Q. Shen, M.P. Kieny, J. He, Z. Li, Q. Zhang, Z.H. Reed, Y. Zhu, W. Li, Y. Cao, L. Qu, Z. Cao, Q. Wang, H. Liu, X. Pan, X. Huang, D. Zhang, X. Xue, W. Pan, Safety and immunogenicity of a malaria vaccine, Plasmodium falciparum, AMA-1/MSP-1 chimeric protein formulated in Montanide ISA 720 in healthy adults, PLoS One. 3 (2008). https://doi.org/10.1371/journal.pone.0001952.</w:t>
      </w:r>
    </w:p>
    <w:p w14:paraId="78829911"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3]</w:t>
      </w:r>
      <w:r w:rsidRPr="001841DC">
        <w:rPr>
          <w:rFonts w:ascii="Calibri" w:hAnsi="Calibri" w:cs="Calibri"/>
          <w:noProof/>
          <w:kern w:val="0"/>
          <w:szCs w:val="24"/>
        </w:rPr>
        <w:tab/>
        <w:t>Y. Yusuf, T. Yoshii, M. Iyori, H. Mizukami, S. Fukumoto, D.S. Yamamoto, T. Bin Emran, F. Amelia, A. Islam, I. Syafira, S. Yoshida, A viral-vectored multi-stage malaria vaccine regimen with protective and transmission-blocking efficacies, Front. Immunol. 10 (2019). https://doi.org/10.3389/fimmu.2019.02412.</w:t>
      </w:r>
    </w:p>
    <w:p w14:paraId="45371191"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4]</w:t>
      </w:r>
      <w:r w:rsidRPr="001841DC">
        <w:rPr>
          <w:rFonts w:ascii="Calibri" w:hAnsi="Calibri" w:cs="Calibri"/>
          <w:noProof/>
          <w:kern w:val="0"/>
          <w:szCs w:val="24"/>
        </w:rPr>
        <w:tab/>
        <w:t>C. Lu, G. Song, K. Beale, J. Yan, E. Garst, J. Feng, E. Lund, F. Catteruccia, T.A. Springer, Design and assessment of TRAP-CSP fusion antigens as effective malaria vaccines, PLoS One. 15 (2020) 1–19. https://doi.org/10.1371/journal.pone.0216260.</w:t>
      </w:r>
    </w:p>
    <w:p w14:paraId="6CA9D332"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lastRenderedPageBreak/>
        <w:t>[25]</w:t>
      </w:r>
      <w:r w:rsidRPr="001841DC">
        <w:rPr>
          <w:rFonts w:ascii="Calibri" w:hAnsi="Calibri" w:cs="Calibri"/>
          <w:noProof/>
          <w:kern w:val="0"/>
          <w:szCs w:val="24"/>
        </w:rPr>
        <w:tab/>
        <w:t>C.A. Daubenberger, G. Moncunill, Next-generation malaria subunit vaccines to reduce disease burden in African children, Lancet Infect. Dis. 22 (2022) 1655–1656. https://doi.org/10.1016/S1473-3099(22)00523-0.</w:t>
      </w:r>
    </w:p>
    <w:p w14:paraId="4A18181B"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6]</w:t>
      </w:r>
      <w:r w:rsidRPr="001841DC">
        <w:rPr>
          <w:rFonts w:ascii="Calibri" w:hAnsi="Calibri" w:cs="Calibri"/>
          <w:noProof/>
          <w:kern w:val="0"/>
          <w:szCs w:val="24"/>
        </w:rPr>
        <w:tab/>
        <w:t>S. Pirahmadi, S. Afzali, M. Zargar, S. Zakeri, A.A. Mehrizi, How can we develop an effective subunit vaccine to achieve successful malaria eradication?, Microb. Pathog. 160 (2021) 105203. https://doi.org/10.1016/j.micpath.2021.105203.</w:t>
      </w:r>
    </w:p>
    <w:p w14:paraId="19618FDD"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7]</w:t>
      </w:r>
      <w:r w:rsidRPr="001841DC">
        <w:rPr>
          <w:rFonts w:ascii="Calibri" w:hAnsi="Calibri" w:cs="Calibri"/>
          <w:noProof/>
          <w:kern w:val="0"/>
          <w:szCs w:val="24"/>
        </w:rPr>
        <w:tab/>
        <w:t>K.J. Ewer, K. Sierra-Davidson, A.M. Salman, J.J. Illingworth, S.J. Draper, S. Biswas, A.V.S. Hill, Progress with viral vectored malaria vaccines: A multi-stage approach involving “unnatural immunity,” Vaccine. 33 (2015) 7444–7451. https://doi.org/10.1016/j.vaccine.2015.09.094.</w:t>
      </w:r>
    </w:p>
    <w:p w14:paraId="4ED8D2C6"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8]</w:t>
      </w:r>
      <w:r w:rsidRPr="001841DC">
        <w:rPr>
          <w:rFonts w:ascii="Calibri" w:hAnsi="Calibri" w:cs="Calibri"/>
          <w:noProof/>
          <w:kern w:val="0"/>
          <w:szCs w:val="24"/>
        </w:rPr>
        <w:tab/>
        <w:t>C. Daubenberger, Genetically modified malaria parasites as vaccine candidates, Trends Mol. Med. 29 (2023) 1–3. https://doi.org/10.1016/j.molmed.2022.11.005.</w:t>
      </w:r>
    </w:p>
    <w:p w14:paraId="6F1AC653"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29]</w:t>
      </w:r>
      <w:r w:rsidRPr="001841DC">
        <w:rPr>
          <w:rFonts w:ascii="Calibri" w:hAnsi="Calibri" w:cs="Calibri"/>
          <w:noProof/>
          <w:kern w:val="0"/>
          <w:szCs w:val="24"/>
        </w:rPr>
        <w:tab/>
        <w:t>M.A. Lacaille-Dubois, Updated insights into the mechanism of action and clinical profile of the immunoadjuvant QS-21: A review, Phytomedicine. 60 (2019) 152905. https://doi.org/10.1016/j.phymed.2019.152905.</w:t>
      </w:r>
    </w:p>
    <w:p w14:paraId="71375A88"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30]</w:t>
      </w:r>
      <w:r w:rsidRPr="001841DC">
        <w:rPr>
          <w:rFonts w:ascii="Calibri" w:hAnsi="Calibri" w:cs="Calibri"/>
          <w:noProof/>
          <w:kern w:val="0"/>
          <w:szCs w:val="24"/>
        </w:rPr>
        <w:tab/>
        <w:t>C.J. Genito, Z. Beck, T.W. Phares, F. Kalle, K.J. Limbach, M.E. Stefaniak, N.B. Patterson, E.S. Bergmann-Leitner, N.C. Waters, G.R. Matyas, C.R. Alving, S. Dutta, Liposomes containing monophosphoryl lipid A and QS-21 serve as an effective adjuvant for soluble circumsporozoite protein malaria vaccine FMP013, Vaccine. 35 (2017) 3865–3874. https://doi.org/10.1016/j.vaccine.2017.05.070.</w:t>
      </w:r>
    </w:p>
    <w:p w14:paraId="73990153"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kern w:val="0"/>
          <w:szCs w:val="24"/>
        </w:rPr>
      </w:pPr>
      <w:r w:rsidRPr="001841DC">
        <w:rPr>
          <w:rFonts w:ascii="Calibri" w:hAnsi="Calibri" w:cs="Calibri"/>
          <w:noProof/>
          <w:kern w:val="0"/>
          <w:szCs w:val="24"/>
        </w:rPr>
        <w:t>[31]</w:t>
      </w:r>
      <w:r w:rsidRPr="001841DC">
        <w:rPr>
          <w:rFonts w:ascii="Calibri" w:hAnsi="Calibri" w:cs="Calibri"/>
          <w:noProof/>
          <w:kern w:val="0"/>
          <w:szCs w:val="24"/>
        </w:rPr>
        <w:tab/>
        <w:t>A.J. Siddiqui, J. Bhardwaj, J. Saxena, S. Jahan, M. Snoussi, F. Bardakci, R. Badraoui, M. Adnan, A Critical Review on Human Malaria and Schistosomiasis Vaccines: Current State, Recent Advancements, and Developments, Vaccines. 11 (2023) 1–21. https://doi.org/10.3390/vaccines11040792.</w:t>
      </w:r>
    </w:p>
    <w:p w14:paraId="4FD4B8F9" w14:textId="77777777" w:rsidR="001841DC" w:rsidRPr="001841DC" w:rsidRDefault="001841DC" w:rsidP="001841DC">
      <w:pPr>
        <w:widowControl w:val="0"/>
        <w:autoSpaceDE w:val="0"/>
        <w:autoSpaceDN w:val="0"/>
        <w:adjustRightInd w:val="0"/>
        <w:spacing w:line="240" w:lineRule="auto"/>
        <w:ind w:left="640" w:hanging="640"/>
        <w:rPr>
          <w:rFonts w:ascii="Calibri" w:hAnsi="Calibri" w:cs="Calibri"/>
          <w:noProof/>
        </w:rPr>
      </w:pPr>
      <w:r w:rsidRPr="001841DC">
        <w:rPr>
          <w:rFonts w:ascii="Calibri" w:hAnsi="Calibri" w:cs="Calibri"/>
          <w:noProof/>
          <w:kern w:val="0"/>
          <w:szCs w:val="24"/>
        </w:rPr>
        <w:t>[32]</w:t>
      </w:r>
      <w:r w:rsidRPr="001841DC">
        <w:rPr>
          <w:rFonts w:ascii="Calibri" w:hAnsi="Calibri" w:cs="Calibri"/>
          <w:noProof/>
          <w:kern w:val="0"/>
          <w:szCs w:val="24"/>
        </w:rPr>
        <w:tab/>
        <w:t>C.J. Genito, K. Brooks, A. Smith, E. Ryan, K. Soto, Y. Li, L. Warter, S. Dutta, Protective antibody threshold of RTS,S/AS01 malaria vaccine correlates antigen and adjuvant dose in mouse model, Npj Vaccines. 8 (2023) 1–11. https://doi.org/10.1038/s41541-023-00714-x.</w:t>
      </w:r>
    </w:p>
    <w:p w14:paraId="1B6DD442" w14:textId="18F6891E" w:rsidR="001841DC" w:rsidRDefault="001841DC" w:rsidP="00AC57F9">
      <w:pPr>
        <w:jc w:val="both"/>
        <w:rPr>
          <w:b/>
          <w:bCs/>
        </w:rPr>
      </w:pPr>
      <w:r>
        <w:rPr>
          <w:b/>
          <w:bCs/>
        </w:rPr>
        <w:fldChar w:fldCharType="end"/>
      </w:r>
    </w:p>
    <w:p w14:paraId="32A49A83" w14:textId="0B836068" w:rsidR="00C97793" w:rsidRDefault="00C97793" w:rsidP="006E3DBA"/>
    <w:sectPr w:rsidR="00C97793" w:rsidSect="00C73AA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0"/>
  </w:compat>
  <w:docVars>
    <w:docVar w:name="__Grammarly_42____i" w:val="H4sIAAAAAAAEAKtWckksSQxILCpxzi/NK1GyMqwFAAEhoTITAAAA"/>
    <w:docVar w:name="__Grammarly_42___1" w:val="H4sIAAAAAAAEAKtWcslP9kxRslIyNDY2NjEytrQwMjE1NjMxtTRQ0lEKTi0uzszPAykwNK0FACC9s0EtAAAA"/>
  </w:docVars>
  <w:rsids>
    <w:rsidRoot w:val="00AF1940"/>
    <w:rsid w:val="00010B17"/>
    <w:rsid w:val="000162AA"/>
    <w:rsid w:val="00021A31"/>
    <w:rsid w:val="00076AA9"/>
    <w:rsid w:val="00082A6E"/>
    <w:rsid w:val="0008310B"/>
    <w:rsid w:val="000D02FA"/>
    <w:rsid w:val="000D4006"/>
    <w:rsid w:val="000E5EA7"/>
    <w:rsid w:val="000F77BF"/>
    <w:rsid w:val="0010212B"/>
    <w:rsid w:val="001106A6"/>
    <w:rsid w:val="00113121"/>
    <w:rsid w:val="00113FAC"/>
    <w:rsid w:val="00115736"/>
    <w:rsid w:val="00115893"/>
    <w:rsid w:val="00115D8B"/>
    <w:rsid w:val="00121645"/>
    <w:rsid w:val="0012385D"/>
    <w:rsid w:val="00126DAF"/>
    <w:rsid w:val="00133234"/>
    <w:rsid w:val="001346FF"/>
    <w:rsid w:val="00135BCB"/>
    <w:rsid w:val="00140D9A"/>
    <w:rsid w:val="00141E27"/>
    <w:rsid w:val="001644FD"/>
    <w:rsid w:val="00164ADD"/>
    <w:rsid w:val="001841DC"/>
    <w:rsid w:val="00185D76"/>
    <w:rsid w:val="001A318F"/>
    <w:rsid w:val="001C181A"/>
    <w:rsid w:val="001C2BCC"/>
    <w:rsid w:val="001C7822"/>
    <w:rsid w:val="001E1A8D"/>
    <w:rsid w:val="001F44BD"/>
    <w:rsid w:val="00201347"/>
    <w:rsid w:val="0021263E"/>
    <w:rsid w:val="00213AE3"/>
    <w:rsid w:val="00223115"/>
    <w:rsid w:val="00226A83"/>
    <w:rsid w:val="00243828"/>
    <w:rsid w:val="002461BB"/>
    <w:rsid w:val="002578FF"/>
    <w:rsid w:val="00260FFB"/>
    <w:rsid w:val="002617F3"/>
    <w:rsid w:val="00263896"/>
    <w:rsid w:val="00270154"/>
    <w:rsid w:val="002933CB"/>
    <w:rsid w:val="002954AC"/>
    <w:rsid w:val="00296586"/>
    <w:rsid w:val="002A4D7B"/>
    <w:rsid w:val="002A52D8"/>
    <w:rsid w:val="002B3CD9"/>
    <w:rsid w:val="002B4C6A"/>
    <w:rsid w:val="002C2FC7"/>
    <w:rsid w:val="002C51CA"/>
    <w:rsid w:val="002E0A0B"/>
    <w:rsid w:val="002E0B8B"/>
    <w:rsid w:val="002F4E4F"/>
    <w:rsid w:val="0030374B"/>
    <w:rsid w:val="00307CB9"/>
    <w:rsid w:val="003209B8"/>
    <w:rsid w:val="00322EDB"/>
    <w:rsid w:val="003325FB"/>
    <w:rsid w:val="00346619"/>
    <w:rsid w:val="003632DE"/>
    <w:rsid w:val="00371571"/>
    <w:rsid w:val="0037595F"/>
    <w:rsid w:val="00376E29"/>
    <w:rsid w:val="003917DE"/>
    <w:rsid w:val="00392B30"/>
    <w:rsid w:val="00397141"/>
    <w:rsid w:val="003A04BD"/>
    <w:rsid w:val="003A2687"/>
    <w:rsid w:val="003A4838"/>
    <w:rsid w:val="003C4A04"/>
    <w:rsid w:val="003D2177"/>
    <w:rsid w:val="003D44E0"/>
    <w:rsid w:val="003E0191"/>
    <w:rsid w:val="003E463F"/>
    <w:rsid w:val="003E6F66"/>
    <w:rsid w:val="003E6F69"/>
    <w:rsid w:val="0040705A"/>
    <w:rsid w:val="004132C0"/>
    <w:rsid w:val="00426D08"/>
    <w:rsid w:val="00427846"/>
    <w:rsid w:val="00435B4D"/>
    <w:rsid w:val="004419DC"/>
    <w:rsid w:val="00464918"/>
    <w:rsid w:val="00472907"/>
    <w:rsid w:val="00475618"/>
    <w:rsid w:val="00492861"/>
    <w:rsid w:val="00492E21"/>
    <w:rsid w:val="004951CD"/>
    <w:rsid w:val="004B37F8"/>
    <w:rsid w:val="004B3A01"/>
    <w:rsid w:val="004B6E46"/>
    <w:rsid w:val="004E01F9"/>
    <w:rsid w:val="004E724F"/>
    <w:rsid w:val="004F004D"/>
    <w:rsid w:val="00500A19"/>
    <w:rsid w:val="00515977"/>
    <w:rsid w:val="00535C3A"/>
    <w:rsid w:val="005522D2"/>
    <w:rsid w:val="005652A2"/>
    <w:rsid w:val="005817CC"/>
    <w:rsid w:val="005A2CF2"/>
    <w:rsid w:val="005B2B3C"/>
    <w:rsid w:val="005B6B60"/>
    <w:rsid w:val="005D1799"/>
    <w:rsid w:val="005D3855"/>
    <w:rsid w:val="005D46A3"/>
    <w:rsid w:val="005E4B6D"/>
    <w:rsid w:val="005F1E4C"/>
    <w:rsid w:val="005F66E1"/>
    <w:rsid w:val="0061213D"/>
    <w:rsid w:val="00612821"/>
    <w:rsid w:val="00627ADE"/>
    <w:rsid w:val="006525CF"/>
    <w:rsid w:val="0066241C"/>
    <w:rsid w:val="00662D5E"/>
    <w:rsid w:val="0066517B"/>
    <w:rsid w:val="0067646B"/>
    <w:rsid w:val="00687E21"/>
    <w:rsid w:val="00696834"/>
    <w:rsid w:val="006970B7"/>
    <w:rsid w:val="006A2D0E"/>
    <w:rsid w:val="006A46CD"/>
    <w:rsid w:val="006A537D"/>
    <w:rsid w:val="006B5C98"/>
    <w:rsid w:val="006E3DBA"/>
    <w:rsid w:val="006F46E3"/>
    <w:rsid w:val="00700381"/>
    <w:rsid w:val="007035B2"/>
    <w:rsid w:val="00704F09"/>
    <w:rsid w:val="00720585"/>
    <w:rsid w:val="00741717"/>
    <w:rsid w:val="007533BB"/>
    <w:rsid w:val="00762976"/>
    <w:rsid w:val="00766620"/>
    <w:rsid w:val="00766B03"/>
    <w:rsid w:val="007742E7"/>
    <w:rsid w:val="00791E3A"/>
    <w:rsid w:val="00796B56"/>
    <w:rsid w:val="007B1424"/>
    <w:rsid w:val="007C0113"/>
    <w:rsid w:val="007C150F"/>
    <w:rsid w:val="007D149D"/>
    <w:rsid w:val="007D7CED"/>
    <w:rsid w:val="007F2E46"/>
    <w:rsid w:val="007F78FE"/>
    <w:rsid w:val="00806FB8"/>
    <w:rsid w:val="008070AB"/>
    <w:rsid w:val="00825066"/>
    <w:rsid w:val="0083348C"/>
    <w:rsid w:val="00836448"/>
    <w:rsid w:val="00840183"/>
    <w:rsid w:val="00840996"/>
    <w:rsid w:val="008458CE"/>
    <w:rsid w:val="00856CD7"/>
    <w:rsid w:val="008619B2"/>
    <w:rsid w:val="008628AD"/>
    <w:rsid w:val="008806F0"/>
    <w:rsid w:val="00893F1B"/>
    <w:rsid w:val="0089548F"/>
    <w:rsid w:val="008B40A7"/>
    <w:rsid w:val="008F45D4"/>
    <w:rsid w:val="008F4C6C"/>
    <w:rsid w:val="009000CB"/>
    <w:rsid w:val="00914568"/>
    <w:rsid w:val="00914E78"/>
    <w:rsid w:val="0092035A"/>
    <w:rsid w:val="009208E3"/>
    <w:rsid w:val="0092168C"/>
    <w:rsid w:val="00923722"/>
    <w:rsid w:val="00925221"/>
    <w:rsid w:val="00926F25"/>
    <w:rsid w:val="00934D4A"/>
    <w:rsid w:val="00934DAD"/>
    <w:rsid w:val="0093537D"/>
    <w:rsid w:val="0094746B"/>
    <w:rsid w:val="00950811"/>
    <w:rsid w:val="0095144A"/>
    <w:rsid w:val="00953396"/>
    <w:rsid w:val="00960D1D"/>
    <w:rsid w:val="00961282"/>
    <w:rsid w:val="00962BE3"/>
    <w:rsid w:val="00963210"/>
    <w:rsid w:val="009673E6"/>
    <w:rsid w:val="009723B6"/>
    <w:rsid w:val="00986607"/>
    <w:rsid w:val="0099685A"/>
    <w:rsid w:val="009A2C87"/>
    <w:rsid w:val="009B3110"/>
    <w:rsid w:val="009B46F5"/>
    <w:rsid w:val="009B74DE"/>
    <w:rsid w:val="009C3C61"/>
    <w:rsid w:val="009E6C44"/>
    <w:rsid w:val="009F7713"/>
    <w:rsid w:val="00A01963"/>
    <w:rsid w:val="00A17D56"/>
    <w:rsid w:val="00A245BD"/>
    <w:rsid w:val="00A3794D"/>
    <w:rsid w:val="00A438DC"/>
    <w:rsid w:val="00A44DBA"/>
    <w:rsid w:val="00A50DD0"/>
    <w:rsid w:val="00A577F3"/>
    <w:rsid w:val="00A67673"/>
    <w:rsid w:val="00A8395D"/>
    <w:rsid w:val="00A85109"/>
    <w:rsid w:val="00A877E7"/>
    <w:rsid w:val="00AB048C"/>
    <w:rsid w:val="00AB2900"/>
    <w:rsid w:val="00AC3A5C"/>
    <w:rsid w:val="00AC57F9"/>
    <w:rsid w:val="00AF1940"/>
    <w:rsid w:val="00AF1DA1"/>
    <w:rsid w:val="00AF7A9E"/>
    <w:rsid w:val="00B04FD0"/>
    <w:rsid w:val="00B33861"/>
    <w:rsid w:val="00B35734"/>
    <w:rsid w:val="00B41938"/>
    <w:rsid w:val="00B72587"/>
    <w:rsid w:val="00B730CA"/>
    <w:rsid w:val="00B93621"/>
    <w:rsid w:val="00B972DD"/>
    <w:rsid w:val="00BD19F9"/>
    <w:rsid w:val="00BF2172"/>
    <w:rsid w:val="00C06529"/>
    <w:rsid w:val="00C07336"/>
    <w:rsid w:val="00C266A6"/>
    <w:rsid w:val="00C27089"/>
    <w:rsid w:val="00C63613"/>
    <w:rsid w:val="00C737C7"/>
    <w:rsid w:val="00C73AAA"/>
    <w:rsid w:val="00C74AD8"/>
    <w:rsid w:val="00C817BC"/>
    <w:rsid w:val="00C93B7B"/>
    <w:rsid w:val="00C95B91"/>
    <w:rsid w:val="00C97793"/>
    <w:rsid w:val="00CB0FA3"/>
    <w:rsid w:val="00CC7906"/>
    <w:rsid w:val="00CE4700"/>
    <w:rsid w:val="00CE47A3"/>
    <w:rsid w:val="00D2352D"/>
    <w:rsid w:val="00D3011F"/>
    <w:rsid w:val="00D41F17"/>
    <w:rsid w:val="00D457D5"/>
    <w:rsid w:val="00D52F53"/>
    <w:rsid w:val="00D72C3A"/>
    <w:rsid w:val="00D82317"/>
    <w:rsid w:val="00D92C23"/>
    <w:rsid w:val="00DB64D2"/>
    <w:rsid w:val="00DB7F9B"/>
    <w:rsid w:val="00DC0D92"/>
    <w:rsid w:val="00DC3128"/>
    <w:rsid w:val="00DC6B81"/>
    <w:rsid w:val="00DC7E73"/>
    <w:rsid w:val="00DD15D6"/>
    <w:rsid w:val="00DE19A8"/>
    <w:rsid w:val="00DF1E5C"/>
    <w:rsid w:val="00DF64DE"/>
    <w:rsid w:val="00E13D4A"/>
    <w:rsid w:val="00E14087"/>
    <w:rsid w:val="00E21D5A"/>
    <w:rsid w:val="00E23B3E"/>
    <w:rsid w:val="00E61C9B"/>
    <w:rsid w:val="00E65278"/>
    <w:rsid w:val="00E666CA"/>
    <w:rsid w:val="00E71B4E"/>
    <w:rsid w:val="00E76E63"/>
    <w:rsid w:val="00E8660B"/>
    <w:rsid w:val="00E93CF2"/>
    <w:rsid w:val="00EB05DD"/>
    <w:rsid w:val="00EB2A8F"/>
    <w:rsid w:val="00EB72B7"/>
    <w:rsid w:val="00ED74F7"/>
    <w:rsid w:val="00EF36B2"/>
    <w:rsid w:val="00EF6AD2"/>
    <w:rsid w:val="00F026F2"/>
    <w:rsid w:val="00F0287F"/>
    <w:rsid w:val="00F1369D"/>
    <w:rsid w:val="00F207FB"/>
    <w:rsid w:val="00F20942"/>
    <w:rsid w:val="00F236F9"/>
    <w:rsid w:val="00F323B2"/>
    <w:rsid w:val="00F440DE"/>
    <w:rsid w:val="00F52A66"/>
    <w:rsid w:val="00F5598E"/>
    <w:rsid w:val="00F56DDE"/>
    <w:rsid w:val="00F6375F"/>
    <w:rsid w:val="00F650E1"/>
    <w:rsid w:val="00F70021"/>
    <w:rsid w:val="00F73E97"/>
    <w:rsid w:val="00F9631F"/>
    <w:rsid w:val="00FA5411"/>
    <w:rsid w:val="00FB1EB1"/>
    <w:rsid w:val="00FC15CD"/>
    <w:rsid w:val="00FC23B0"/>
    <w:rsid w:val="00FC4D90"/>
    <w:rsid w:val="00FD1B41"/>
    <w:rsid w:val="00FE4BE8"/>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6E5A5"/>
  <w15:chartTrackingRefBased/>
  <w15:docId w15:val="{6AEE9645-748D-4533-8831-1A22CEE33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US"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AAA"/>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61F0B-2BCC-4C20-9AE4-E7F2D0A4C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0</TotalTime>
  <Pages>12</Pages>
  <Words>33424</Words>
  <Characters>190521</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RUDHA SAHU</dc:creator>
  <cp:keywords/>
  <dc:description/>
  <cp:lastModifiedBy>ANIRUDHA SAHU</cp:lastModifiedBy>
  <cp:revision>267</cp:revision>
  <dcterms:created xsi:type="dcterms:W3CDTF">2023-07-19T11:30:00Z</dcterms:created>
  <dcterms:modified xsi:type="dcterms:W3CDTF">2023-09-07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ytokine</vt:lpwstr>
  </property>
  <property fmtid="{D5CDD505-2E9C-101B-9397-08002B2CF9AE}" pid="11" name="Mendeley Recent Style Name 4_1">
    <vt:lpwstr>Cytokin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ae09f0d-c90a-3145-8311-6e548e322d79</vt:lpwstr>
  </property>
  <property fmtid="{D5CDD505-2E9C-101B-9397-08002B2CF9AE}" pid="24" name="Mendeley Citation Style_1">
    <vt:lpwstr>http://www.zotero.org/styles/cytokine</vt:lpwstr>
  </property>
</Properties>
</file>